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drawings/drawing1.xml" ContentType="application/vnd.openxmlformats-officedocument.drawingml.chartshap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A1CB000" w14:textId="77777777" w:rsidR="008B5B4C" w:rsidRDefault="005F21B8">
      <w:pPr>
        <w:rPr>
          <w:b/>
          <w:u w:val="single"/>
        </w:rPr>
      </w:pPr>
      <w:r w:rsidRPr="005F21B8">
        <w:rPr>
          <w:b/>
          <w:u w:val="single"/>
        </w:rPr>
        <w:t>Supplementary material</w:t>
      </w:r>
    </w:p>
    <w:p w14:paraId="3998DAC6" w14:textId="69DE5365" w:rsidR="00653DD1" w:rsidRPr="00DB3580" w:rsidRDefault="00DF44BF" w:rsidP="00653DD1">
      <w:pPr>
        <w:spacing w:after="0" w:line="360" w:lineRule="auto"/>
        <w:jc w:val="both"/>
        <w:rPr>
          <w:rFonts w:cstheme="minorHAnsi"/>
          <w:b/>
          <w:bCs/>
          <w:sz w:val="18"/>
          <w:szCs w:val="16"/>
        </w:rPr>
      </w:pPr>
      <w:r w:rsidRPr="00DB3580">
        <w:rPr>
          <w:rFonts w:cstheme="minorHAnsi"/>
          <w:b/>
          <w:sz w:val="18"/>
          <w:szCs w:val="16"/>
        </w:rPr>
        <w:t>Supplementary Table 1</w:t>
      </w:r>
      <w:r w:rsidRPr="00DB3580">
        <w:rPr>
          <w:rFonts w:cstheme="minorHAnsi"/>
          <w:sz w:val="18"/>
          <w:szCs w:val="16"/>
        </w:rPr>
        <w:t xml:space="preserve">: </w:t>
      </w:r>
      <w:r w:rsidR="00653DD1" w:rsidRPr="00DB3580">
        <w:rPr>
          <w:rFonts w:cstheme="minorHAnsi"/>
          <w:sz w:val="18"/>
          <w:szCs w:val="16"/>
        </w:rPr>
        <w:t xml:space="preserve">Emission factors/coefficients used for greenhouse gas emissions </w:t>
      </w:r>
      <w:r w:rsidR="00653DD1" w:rsidRPr="00DB3580">
        <w:rPr>
          <w:rFonts w:cstheme="minorHAnsi"/>
          <w:sz w:val="18"/>
          <w:szCs w:val="16"/>
          <w:lang w:eastAsia="en-IE"/>
        </w:rPr>
        <w:t xml:space="preserve">for the </w:t>
      </w:r>
      <w:r w:rsidR="00FD0176">
        <w:rPr>
          <w:rFonts w:cstheme="minorHAnsi"/>
          <w:sz w:val="18"/>
          <w:szCs w:val="16"/>
          <w:lang w:eastAsia="en-IE"/>
        </w:rPr>
        <w:t>three</w:t>
      </w:r>
      <w:r w:rsidR="00653DD1" w:rsidRPr="00DB3580">
        <w:rPr>
          <w:rFonts w:cstheme="minorHAnsi"/>
          <w:sz w:val="18"/>
          <w:szCs w:val="16"/>
          <w:lang w:eastAsia="en-IE"/>
        </w:rPr>
        <w:t xml:space="preserve"> </w:t>
      </w:r>
      <w:proofErr w:type="spellStart"/>
      <w:r w:rsidR="00653DD1" w:rsidRPr="00DB3580">
        <w:rPr>
          <w:rFonts w:cstheme="minorHAnsi"/>
          <w:sz w:val="18"/>
          <w:szCs w:val="16"/>
          <w:lang w:eastAsia="en-IE"/>
        </w:rPr>
        <w:t>suckler</w:t>
      </w:r>
      <w:proofErr w:type="spellEnd"/>
      <w:r w:rsidR="00653DD1" w:rsidRPr="00DB3580">
        <w:rPr>
          <w:rFonts w:cstheme="minorHAnsi"/>
          <w:sz w:val="18"/>
          <w:szCs w:val="16"/>
          <w:lang w:eastAsia="en-IE"/>
        </w:rPr>
        <w:t xml:space="preserve"> weanling-to-beef systems modelled.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397"/>
        <w:gridCol w:w="2123"/>
        <w:gridCol w:w="2506"/>
      </w:tblGrid>
      <w:tr w:rsidR="00653DD1" w:rsidRPr="00DB3580" w14:paraId="4AF109D2" w14:textId="77777777" w:rsidTr="000F2A02">
        <w:trPr>
          <w:trHeight w:val="255"/>
        </w:trPr>
        <w:tc>
          <w:tcPr>
            <w:tcW w:w="243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80DB1A0" w14:textId="77777777" w:rsidR="00653DD1" w:rsidRPr="00DB3580" w:rsidRDefault="00653DD1" w:rsidP="00C33AB6">
            <w:pPr>
              <w:spacing w:after="0" w:line="240" w:lineRule="auto"/>
              <w:rPr>
                <w:rFonts w:cstheme="minorHAnsi"/>
                <w:b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b/>
                <w:color w:val="000000"/>
                <w:sz w:val="18"/>
                <w:szCs w:val="16"/>
                <w:lang w:eastAsia="en-IE"/>
              </w:rPr>
              <w:t>Source</w:t>
            </w:r>
          </w:p>
        </w:tc>
        <w:tc>
          <w:tcPr>
            <w:tcW w:w="117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0641CD9" w14:textId="77777777" w:rsidR="00653DD1" w:rsidRPr="00DB3580" w:rsidRDefault="00653DD1" w:rsidP="00C33AB6">
            <w:pPr>
              <w:spacing w:after="0" w:line="240" w:lineRule="auto"/>
              <w:rPr>
                <w:rFonts w:cstheme="minorHAnsi"/>
                <w:b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b/>
                <w:color w:val="000000"/>
                <w:sz w:val="18"/>
                <w:szCs w:val="16"/>
                <w:lang w:eastAsia="en-IE"/>
              </w:rPr>
              <w:t>Coefficient/ emission factor</w:t>
            </w:r>
          </w:p>
        </w:tc>
        <w:tc>
          <w:tcPr>
            <w:tcW w:w="138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BB35C85" w14:textId="77777777" w:rsidR="00653DD1" w:rsidRPr="00DB3580" w:rsidRDefault="00653DD1" w:rsidP="00C33AB6">
            <w:pPr>
              <w:spacing w:after="0" w:line="240" w:lineRule="auto"/>
              <w:rPr>
                <w:rFonts w:cstheme="minorHAnsi"/>
                <w:b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b/>
                <w:color w:val="000000"/>
                <w:sz w:val="18"/>
                <w:szCs w:val="16"/>
                <w:lang w:eastAsia="en-IE"/>
              </w:rPr>
              <w:t>Reference</w:t>
            </w:r>
          </w:p>
        </w:tc>
      </w:tr>
      <w:tr w:rsidR="00653DD1" w:rsidRPr="00DB3580" w14:paraId="0C7CCECE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C12ABA9" w14:textId="56681B79" w:rsidR="00653DD1" w:rsidRPr="00DB3580" w:rsidRDefault="000904CE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u w:val="single"/>
                <w:lang w:eastAsia="en-IE"/>
              </w:rPr>
            </w:pPr>
            <w:r>
              <w:rPr>
                <w:rFonts w:cstheme="minorHAnsi"/>
                <w:color w:val="000000"/>
                <w:sz w:val="18"/>
                <w:szCs w:val="16"/>
                <w:u w:val="single"/>
                <w:lang w:eastAsia="en-IE"/>
              </w:rPr>
              <w:t>M</w:t>
            </w:r>
            <w:r w:rsidR="00653DD1" w:rsidRPr="00DB3580">
              <w:rPr>
                <w:rFonts w:cstheme="minorHAnsi"/>
                <w:color w:val="000000"/>
                <w:sz w:val="18"/>
                <w:szCs w:val="16"/>
                <w:u w:val="single"/>
                <w:lang w:eastAsia="en-IE"/>
              </w:rPr>
              <w:t>ethane emissions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3503B3A" w14:textId="77777777" w:rsidR="00653DD1" w:rsidRPr="00DB3580" w:rsidRDefault="00653DD1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u w:val="single"/>
                <w:lang w:eastAsia="en-IE"/>
              </w:rPr>
            </w:pP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7FCE8D4" w14:textId="77777777" w:rsidR="00653DD1" w:rsidRPr="00DB3580" w:rsidRDefault="00653DD1" w:rsidP="00C33AB6">
            <w:pPr>
              <w:spacing w:after="0" w:line="240" w:lineRule="auto"/>
              <w:rPr>
                <w:rFonts w:eastAsia="Times New Roman" w:cstheme="minorHAnsi"/>
                <w:sz w:val="18"/>
                <w:szCs w:val="16"/>
                <w:lang w:eastAsia="en-IE"/>
              </w:rPr>
            </w:pPr>
          </w:p>
        </w:tc>
      </w:tr>
      <w:tr w:rsidR="00653DD1" w:rsidRPr="00DB3580" w14:paraId="1460D70C" w14:textId="77777777" w:rsidTr="000F2A02">
        <w:trPr>
          <w:trHeight w:val="8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B167ABF" w14:textId="77777777" w:rsidR="00653DD1" w:rsidRPr="00DB3580" w:rsidRDefault="00653DD1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vertAlign w:val="superscript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Enteric fermentation at grazing (% of GEI)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perscript"/>
                <w:lang w:eastAsia="en-IE"/>
              </w:rPr>
              <w:t>1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86FB6EC" w14:textId="77777777" w:rsidR="00653DD1" w:rsidRPr="00DB3580" w:rsidRDefault="00653DD1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6.3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0C944CB" w14:textId="77777777" w:rsidR="00653DD1" w:rsidRPr="00DB3580" w:rsidRDefault="00653DD1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IPCC (2019)</w:t>
            </w:r>
          </w:p>
        </w:tc>
      </w:tr>
      <w:tr w:rsidR="00053420" w:rsidRPr="000904CE" w14:paraId="7BDD1B9A" w14:textId="77777777" w:rsidTr="000F2A02">
        <w:trPr>
          <w:trHeight w:val="495"/>
        </w:trPr>
        <w:tc>
          <w:tcPr>
            <w:tcW w:w="2436" w:type="pct"/>
            <w:tcBorders>
              <w:top w:val="nil"/>
              <w:left w:val="nil"/>
              <w:bottom w:val="nil"/>
              <w:right w:val="nil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FC9F25F" w14:textId="756FB0A2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0F2A02">
              <w:rPr>
                <w:rFonts w:cstheme="minorHAnsi"/>
                <w:color w:val="000000"/>
                <w:sz w:val="18"/>
                <w:szCs w:val="16"/>
                <w:lang w:eastAsia="en-IE"/>
              </w:rPr>
              <w:t>Enteric fermentation on high-concentrate diets (% of GEI)</w:t>
            </w:r>
          </w:p>
        </w:tc>
        <w:tc>
          <w:tcPr>
            <w:tcW w:w="1176" w:type="pct"/>
            <w:tcBorders>
              <w:top w:val="nil"/>
              <w:left w:val="nil"/>
              <w:bottom w:val="nil"/>
              <w:right w:val="nil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1640CA4" w14:textId="58D83B8C" w:rsidR="00053420" w:rsidRPr="000F2A02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0F2A02">
              <w:rPr>
                <w:rFonts w:cstheme="minorHAnsi"/>
                <w:color w:val="000000"/>
                <w:sz w:val="18"/>
                <w:szCs w:val="16"/>
                <w:lang w:eastAsia="en-IE"/>
              </w:rPr>
              <w:t>3.0</w:t>
            </w:r>
          </w:p>
        </w:tc>
        <w:tc>
          <w:tcPr>
            <w:tcW w:w="1388" w:type="pct"/>
            <w:tcBorders>
              <w:top w:val="nil"/>
              <w:left w:val="nil"/>
              <w:bottom w:val="nil"/>
              <w:right w:val="nil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645B928" w14:textId="7A715E12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0F2A02">
              <w:rPr>
                <w:rFonts w:cstheme="minorHAnsi"/>
                <w:color w:val="000000"/>
                <w:sz w:val="18"/>
                <w:szCs w:val="16"/>
                <w:lang w:eastAsia="en-IE"/>
              </w:rPr>
              <w:t>IPCC (2019)</w:t>
            </w:r>
          </w:p>
        </w:tc>
      </w:tr>
      <w:tr w:rsidR="00053420" w:rsidRPr="00DB3580" w14:paraId="66079720" w14:textId="77777777" w:rsidTr="000F2A02">
        <w:trPr>
          <w:trHeight w:val="49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2269CC8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vertAlign w:val="superscript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Enteric fermentation on conserved feeds (kg CH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4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/day)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perscript"/>
                <w:lang w:eastAsia="en-IE"/>
              </w:rPr>
              <w:t>2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E59920C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val="fr-FR"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val="fr-FR" w:eastAsia="en-IE"/>
              </w:rPr>
              <w:t>[0.964 - 4.078(MEI/GEI)  + 2.23(DEI/GEI)] * LW + 166.9FL -194.7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D44DE0E" w14:textId="4E83A7CE" w:rsidR="00053420" w:rsidRPr="00DB3580" w:rsidRDefault="00053420" w:rsidP="000904CE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Yan et al. (</w:t>
            </w:r>
            <w:r w:rsidR="000904CE"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200</w:t>
            </w:r>
            <w:r w:rsidR="000904CE">
              <w:rPr>
                <w:rFonts w:cstheme="minorHAnsi"/>
                <w:color w:val="000000"/>
                <w:sz w:val="18"/>
                <w:szCs w:val="16"/>
                <w:lang w:eastAsia="en-IE"/>
              </w:rPr>
              <w:t>9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)</w:t>
            </w:r>
          </w:p>
        </w:tc>
      </w:tr>
      <w:tr w:rsidR="00053420" w:rsidRPr="00DB3580" w14:paraId="281B5255" w14:textId="77777777" w:rsidTr="000F2A02">
        <w:trPr>
          <w:trHeight w:val="8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C3D90DF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vertAlign w:val="superscript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Pastorally deposited excreta (kg CH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4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)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perscript"/>
                <w:lang w:eastAsia="en-IE"/>
              </w:rPr>
              <w:t>3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0EBAA94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B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o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perscript"/>
                <w:lang w:eastAsia="en-IE"/>
              </w:rPr>
              <w:t>3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 xml:space="preserve"> 0.18; MCF 0.47%; 0.67 kg/m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perscript"/>
                <w:lang w:eastAsia="en-IE"/>
              </w:rPr>
              <w:t>3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 xml:space="preserve"> CH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4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BFBDB5D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IPCC (2019)</w:t>
            </w:r>
          </w:p>
        </w:tc>
      </w:tr>
      <w:tr w:rsidR="00053420" w:rsidRPr="00DB3580" w14:paraId="16895E54" w14:textId="77777777" w:rsidTr="000F2A02">
        <w:trPr>
          <w:trHeight w:val="8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B324EA9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Stored slurry (kg CH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4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40083B0" w14:textId="2BC977AF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B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o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perscript"/>
                <w:lang w:eastAsia="en-IE"/>
              </w:rPr>
              <w:t>3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 xml:space="preserve"> 0.18; MCF 1</w:t>
            </w:r>
            <w:r w:rsidR="000904CE">
              <w:rPr>
                <w:rFonts w:cstheme="minorHAnsi"/>
                <w:color w:val="000000"/>
                <w:sz w:val="18"/>
                <w:szCs w:val="16"/>
                <w:lang w:eastAsia="en-IE"/>
              </w:rPr>
              <w:t>7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%; 0.67 kg/m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perscript"/>
                <w:lang w:eastAsia="en-IE"/>
              </w:rPr>
              <w:t>3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 xml:space="preserve"> CH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4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2C8A5B1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IPCC (2019)</w:t>
            </w:r>
          </w:p>
        </w:tc>
      </w:tr>
      <w:tr w:rsidR="00053420" w:rsidRPr="00DB3580" w14:paraId="6E756A4F" w14:textId="77777777" w:rsidTr="000F2A02">
        <w:trPr>
          <w:trHeight w:val="8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EF48D11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u w:val="single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u w:val="single"/>
                <w:lang w:eastAsia="en-IE"/>
              </w:rPr>
              <w:t>Direct nitrous oxide emissions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6D482C4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u w:val="single"/>
                <w:lang w:eastAsia="en-IE"/>
              </w:rPr>
            </w:pP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1A97EE1" w14:textId="77777777" w:rsidR="00053420" w:rsidRPr="00DB3580" w:rsidRDefault="00053420" w:rsidP="00C33AB6">
            <w:pPr>
              <w:spacing w:after="0" w:line="240" w:lineRule="auto"/>
              <w:rPr>
                <w:rFonts w:eastAsia="Times New Roman" w:cstheme="minorHAnsi"/>
                <w:sz w:val="18"/>
                <w:szCs w:val="16"/>
                <w:lang w:eastAsia="en-IE"/>
              </w:rPr>
            </w:pPr>
          </w:p>
        </w:tc>
      </w:tr>
      <w:tr w:rsidR="00053420" w:rsidRPr="00DB3580" w14:paraId="19EFACC7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97C3A1C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Liquid manure storage (kg N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2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O-N/kg N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DCDFCBF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02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265E430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IPCC (2019)</w:t>
            </w:r>
          </w:p>
        </w:tc>
      </w:tr>
      <w:tr w:rsidR="00053420" w:rsidRPr="00DB3580" w14:paraId="4F591E78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AC40FA3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Solid manure storage (kg N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2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O-N/kg N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E989350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1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E585F9E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IPCC (2019)</w:t>
            </w:r>
          </w:p>
        </w:tc>
      </w:tr>
      <w:tr w:rsidR="00053420" w:rsidRPr="00DB3580" w14:paraId="5A33AB55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8F2B4FE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Liquid manure spreading (% N lost as N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2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O 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2162E1F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1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7F4176E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IPCC (2019)</w:t>
            </w:r>
          </w:p>
        </w:tc>
      </w:tr>
      <w:tr w:rsidR="00053420" w:rsidRPr="00DB3580" w14:paraId="5970E55F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B40BA98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Dung excreted onto pasture (kg N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2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O-N/kg N) (Spring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D42FD1C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009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DF4F53D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Krol et al (2016)</w:t>
            </w:r>
          </w:p>
        </w:tc>
      </w:tr>
      <w:tr w:rsidR="00053420" w:rsidRPr="00DB3580" w14:paraId="214DC581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B1C60E6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Dung excreted onto pasture (kg N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2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O-N/kg N) (Summer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ABE4D44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021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1A71142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Krol et al (2016)</w:t>
            </w:r>
          </w:p>
        </w:tc>
      </w:tr>
      <w:tr w:rsidR="00053420" w:rsidRPr="00DB3580" w14:paraId="20282492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F9EA601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Dung excreted onto pasture (kg N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2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O-N/kg N) (Autumn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4533A6C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052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7F514B4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Krol et al (2016)</w:t>
            </w:r>
          </w:p>
        </w:tc>
      </w:tr>
      <w:tr w:rsidR="00053420" w:rsidRPr="00DB3580" w14:paraId="2B1DC28C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F0FAD16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Urine excreted onto pasture (kg N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2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O-N/kg N) (Spring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76FF9BC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067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DCC8BD7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Krol et al (2016)</w:t>
            </w:r>
          </w:p>
        </w:tc>
      </w:tr>
      <w:tr w:rsidR="00053420" w:rsidRPr="00DB3580" w14:paraId="274240BF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FBD500C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Urine excreted onto pasture (kg N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2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O-N/kg N) (Summer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CB4B860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071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C11F074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Krol et al (2016)</w:t>
            </w:r>
          </w:p>
        </w:tc>
      </w:tr>
      <w:tr w:rsidR="00053420" w:rsidRPr="00DB3580" w14:paraId="7B5B07B4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3BAB87A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Urine excreted onto pasture (kg N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2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O-N/kg N) (Autumn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D43F90A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156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3B5AA81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Krol et al (2016)</w:t>
            </w:r>
          </w:p>
        </w:tc>
      </w:tr>
      <w:tr w:rsidR="00053420" w:rsidRPr="00DB3580" w14:paraId="1E16CDB2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E43735B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CAN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perscript"/>
                <w:lang w:eastAsia="en-IE"/>
              </w:rPr>
              <w:t>4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 xml:space="preserve"> fertiliser application (kg N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2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O-N/kg N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CAD6AB6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149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3E39D50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proofErr w:type="spellStart"/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Harty</w:t>
            </w:r>
            <w:proofErr w:type="spellEnd"/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 xml:space="preserve"> et al (2016)</w:t>
            </w:r>
          </w:p>
        </w:tc>
      </w:tr>
      <w:tr w:rsidR="00053420" w:rsidRPr="00DB3580" w14:paraId="32D05C5D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BDDF203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Urea fertiliser application (kg N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2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O-N/kg N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C9A60D0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025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980F1FE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proofErr w:type="spellStart"/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Harty</w:t>
            </w:r>
            <w:proofErr w:type="spellEnd"/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 xml:space="preserve"> et al (2016)</w:t>
            </w:r>
          </w:p>
        </w:tc>
      </w:tr>
      <w:tr w:rsidR="00053420" w:rsidRPr="00DB3580" w14:paraId="6845E1A4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E74335F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Urea+NBPT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perscript"/>
                <w:lang w:eastAsia="en-IE"/>
              </w:rPr>
              <w:t>5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 xml:space="preserve"> fertiliser application (kg N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2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O-N/kg N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AE3D0AD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04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0C95EC8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proofErr w:type="spellStart"/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Harty</w:t>
            </w:r>
            <w:proofErr w:type="spellEnd"/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 xml:space="preserve"> et al (2016)</w:t>
            </w:r>
          </w:p>
        </w:tc>
      </w:tr>
      <w:tr w:rsidR="00053420" w:rsidRPr="00DB3580" w14:paraId="3A2EAFD7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BEE3940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u w:val="single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u w:val="single"/>
                <w:lang w:eastAsia="en-IE"/>
              </w:rPr>
              <w:t>Direct carbon dioxide emissions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D1742EF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u w:val="single"/>
                <w:lang w:eastAsia="en-IE"/>
              </w:rPr>
            </w:pP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06FC03C" w14:textId="77777777" w:rsidR="00053420" w:rsidRPr="00DB3580" w:rsidRDefault="00053420" w:rsidP="00C33AB6">
            <w:pPr>
              <w:spacing w:after="0" w:line="240" w:lineRule="auto"/>
              <w:rPr>
                <w:rFonts w:eastAsia="Times New Roman" w:cstheme="minorHAnsi"/>
                <w:sz w:val="18"/>
                <w:szCs w:val="16"/>
                <w:lang w:eastAsia="en-IE"/>
              </w:rPr>
            </w:pPr>
          </w:p>
        </w:tc>
      </w:tr>
      <w:tr w:rsidR="00053420" w:rsidRPr="00DB3580" w14:paraId="4A306BF5" w14:textId="77777777" w:rsidTr="000F2A02">
        <w:trPr>
          <w:trHeight w:val="251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C1C901E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Diesel use (kg CO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2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eq/L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ED18D89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2.91</w:t>
            </w:r>
          </w:p>
        </w:tc>
        <w:tc>
          <w:tcPr>
            <w:tcW w:w="1388" w:type="pct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82FBB47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EPA (2019a)</w:t>
            </w:r>
          </w:p>
        </w:tc>
      </w:tr>
      <w:tr w:rsidR="00053420" w:rsidRPr="000904CE" w14:paraId="123FACBA" w14:textId="77777777" w:rsidTr="000F2A02">
        <w:trPr>
          <w:trHeight w:val="375"/>
        </w:trPr>
        <w:tc>
          <w:tcPr>
            <w:tcW w:w="2436" w:type="pct"/>
            <w:tcBorders>
              <w:top w:val="nil"/>
              <w:left w:val="nil"/>
              <w:bottom w:val="nil"/>
              <w:right w:val="nil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A9E8E81" w14:textId="65194444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0F2A02">
              <w:rPr>
                <w:rFonts w:cstheme="minorHAnsi"/>
                <w:color w:val="000000"/>
                <w:sz w:val="18"/>
                <w:szCs w:val="16"/>
                <w:lang w:eastAsia="en-IE"/>
              </w:rPr>
              <w:t>Electricity generation (per kW hour)</w:t>
            </w:r>
          </w:p>
        </w:tc>
        <w:tc>
          <w:tcPr>
            <w:tcW w:w="1176" w:type="pct"/>
            <w:tcBorders>
              <w:top w:val="nil"/>
              <w:left w:val="nil"/>
              <w:bottom w:val="nil"/>
              <w:right w:val="nil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FCDB544" w14:textId="155CD3C0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0F2A02">
              <w:rPr>
                <w:rFonts w:cstheme="minorHAnsi"/>
                <w:color w:val="000000"/>
                <w:sz w:val="18"/>
                <w:szCs w:val="16"/>
                <w:lang w:eastAsia="en-IE"/>
              </w:rPr>
              <w:t>0.465</w:t>
            </w:r>
          </w:p>
        </w:tc>
        <w:tc>
          <w:tcPr>
            <w:tcW w:w="1388" w:type="pct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1AFD9B4" w14:textId="25342792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0F2A02">
              <w:rPr>
                <w:rFonts w:cstheme="minorHAnsi"/>
                <w:color w:val="000000"/>
                <w:sz w:val="18"/>
                <w:szCs w:val="16"/>
                <w:lang w:eastAsia="en-IE"/>
              </w:rPr>
              <w:t>Irelands, National Inventory Report (2019</w:t>
            </w:r>
          </w:p>
        </w:tc>
      </w:tr>
      <w:tr w:rsidR="00053420" w:rsidRPr="000904CE" w14:paraId="263FB6A2" w14:textId="77777777" w:rsidTr="000F2A02">
        <w:trPr>
          <w:trHeight w:val="163"/>
        </w:trPr>
        <w:tc>
          <w:tcPr>
            <w:tcW w:w="2436" w:type="pct"/>
            <w:tcBorders>
              <w:top w:val="nil"/>
              <w:left w:val="nil"/>
              <w:bottom w:val="nil"/>
              <w:right w:val="nil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8EDE01" w14:textId="5CDED611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0F2A02">
              <w:rPr>
                <w:rFonts w:cstheme="minorHAnsi"/>
                <w:color w:val="000000"/>
                <w:sz w:val="18"/>
                <w:szCs w:val="16"/>
                <w:lang w:eastAsia="en-IE"/>
              </w:rPr>
              <w:t>Diesel production (kg CO2eq/L)</w:t>
            </w:r>
          </w:p>
        </w:tc>
        <w:tc>
          <w:tcPr>
            <w:tcW w:w="1176" w:type="pct"/>
            <w:tcBorders>
              <w:top w:val="nil"/>
              <w:left w:val="nil"/>
              <w:bottom w:val="nil"/>
              <w:right w:val="nil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CE7B603" w14:textId="6BC735B2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0F2A02">
              <w:rPr>
                <w:rFonts w:cstheme="minorHAnsi"/>
                <w:color w:val="000000"/>
                <w:sz w:val="18"/>
                <w:szCs w:val="16"/>
                <w:lang w:eastAsia="en-IE"/>
              </w:rPr>
              <w:t>0.302</w:t>
            </w:r>
          </w:p>
        </w:tc>
        <w:tc>
          <w:tcPr>
            <w:tcW w:w="1388" w:type="pct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03E6F46" w14:textId="5463E09A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0F2A02">
              <w:rPr>
                <w:rFonts w:cstheme="minorHAnsi"/>
                <w:color w:val="000000"/>
                <w:sz w:val="18"/>
                <w:szCs w:val="16"/>
                <w:lang w:eastAsia="en-IE"/>
              </w:rPr>
              <w:t>Kramer et al. (1999)</w:t>
            </w:r>
          </w:p>
        </w:tc>
      </w:tr>
      <w:tr w:rsidR="00053420" w:rsidRPr="000904CE" w14:paraId="4090931E" w14:textId="77777777" w:rsidTr="000F2A02">
        <w:trPr>
          <w:trHeight w:val="211"/>
        </w:trPr>
        <w:tc>
          <w:tcPr>
            <w:tcW w:w="2436" w:type="pct"/>
            <w:tcBorders>
              <w:top w:val="nil"/>
              <w:left w:val="nil"/>
              <w:bottom w:val="nil"/>
              <w:right w:val="nil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0A0A3A8" w14:textId="16AC665D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0F2A02">
              <w:rPr>
                <w:rFonts w:cstheme="minorHAnsi"/>
                <w:color w:val="000000"/>
                <w:sz w:val="18"/>
                <w:szCs w:val="16"/>
                <w:lang w:eastAsia="en-IE"/>
              </w:rPr>
              <w:t>Concentrate for growing animals (kg CO2e/kg)</w:t>
            </w:r>
          </w:p>
        </w:tc>
        <w:tc>
          <w:tcPr>
            <w:tcW w:w="1176" w:type="pct"/>
            <w:tcBorders>
              <w:top w:val="nil"/>
              <w:left w:val="nil"/>
              <w:bottom w:val="nil"/>
              <w:right w:val="nil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DB3363A" w14:textId="6EDFBF45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0F2A02">
              <w:rPr>
                <w:rFonts w:cstheme="minorHAnsi"/>
                <w:color w:val="000000"/>
                <w:sz w:val="18"/>
                <w:szCs w:val="16"/>
                <w:lang w:eastAsia="en-IE"/>
              </w:rPr>
              <w:t>0.669</w:t>
            </w:r>
          </w:p>
        </w:tc>
        <w:tc>
          <w:tcPr>
            <w:tcW w:w="1388" w:type="pct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F3432DF" w14:textId="18B9B0D5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proofErr w:type="spellStart"/>
            <w:r w:rsidRPr="000F2A02">
              <w:rPr>
                <w:rFonts w:cstheme="minorHAnsi"/>
                <w:color w:val="000000"/>
                <w:sz w:val="18"/>
                <w:szCs w:val="16"/>
                <w:lang w:eastAsia="en-IE"/>
              </w:rPr>
              <w:t>Ecoinvent</w:t>
            </w:r>
            <w:proofErr w:type="spellEnd"/>
            <w:r w:rsidRPr="000F2A02">
              <w:rPr>
                <w:rFonts w:cstheme="minorHAnsi"/>
                <w:color w:val="000000"/>
                <w:sz w:val="18"/>
                <w:szCs w:val="16"/>
                <w:lang w:eastAsia="en-IE"/>
              </w:rPr>
              <w:t>, (2010)</w:t>
            </w:r>
          </w:p>
        </w:tc>
      </w:tr>
      <w:tr w:rsidR="00053420" w:rsidRPr="00DB3580" w14:paraId="072A9AA3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EAA75B0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u w:val="single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u w:val="single"/>
                <w:lang w:eastAsia="en-IE"/>
              </w:rPr>
              <w:t>Ammonia emissions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C71B90E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u w:val="single"/>
                <w:lang w:eastAsia="en-IE"/>
              </w:rPr>
            </w:pP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1D518F1" w14:textId="77777777" w:rsidR="00053420" w:rsidRPr="00DB3580" w:rsidRDefault="00053420" w:rsidP="00C33AB6">
            <w:pPr>
              <w:spacing w:after="0" w:line="240" w:lineRule="auto"/>
              <w:rPr>
                <w:rFonts w:eastAsia="Times New Roman" w:cstheme="minorHAnsi"/>
                <w:sz w:val="18"/>
                <w:szCs w:val="16"/>
                <w:lang w:eastAsia="en-IE"/>
              </w:rPr>
            </w:pPr>
          </w:p>
        </w:tc>
      </w:tr>
      <w:tr w:rsidR="00053420" w:rsidRPr="00DB3580" w14:paraId="7935B233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87B24D4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vertAlign w:val="superscript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Housing liquid manure (kg NH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3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-N/kg TAN)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perscript"/>
                <w:lang w:eastAsia="en-IE"/>
              </w:rPr>
              <w:t>6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74082AC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277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0E20064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EPA (2019b)</w:t>
            </w:r>
          </w:p>
        </w:tc>
      </w:tr>
      <w:tr w:rsidR="00053420" w:rsidRPr="00DB3580" w14:paraId="0A1B56DA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C023F5F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Housing solid manure (&gt;12mths)(</w:t>
            </w:r>
            <w:r w:rsidRPr="00DB3580">
              <w:rPr>
                <w:rFonts w:cstheme="minorHAnsi"/>
                <w:sz w:val="18"/>
                <w:szCs w:val="16"/>
              </w:rPr>
              <w:t xml:space="preserve"> 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kg NH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3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-N/kg TAN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D45F3A9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168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FA14D33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EPA (2019b)</w:t>
            </w:r>
          </w:p>
        </w:tc>
      </w:tr>
      <w:tr w:rsidR="00053420" w:rsidRPr="00DB3580" w14:paraId="1BDA7673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5DF9AF2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Housing solid manure (&lt;12mths) (kg NH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3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-N/kg TAN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E482721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42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1120870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EPA (2019b)</w:t>
            </w:r>
          </w:p>
        </w:tc>
      </w:tr>
      <w:tr w:rsidR="00053420" w:rsidRPr="00DB3580" w14:paraId="177A4106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6FED160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Liquid manure storage (kg NH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3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-N/kg TAN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8B3212D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50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B0C71E6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EPA (2019b)</w:t>
            </w:r>
          </w:p>
        </w:tc>
      </w:tr>
      <w:tr w:rsidR="00053420" w:rsidRPr="00DB3580" w14:paraId="580C3982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81D4D0F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Solid manure storage (kg NH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3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-N/kg TAN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7221609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350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1B42C16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EPA (2019b)</w:t>
            </w:r>
          </w:p>
        </w:tc>
      </w:tr>
      <w:tr w:rsidR="00053420" w:rsidRPr="00DB3580" w14:paraId="2F827932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807112F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Liquid manure (kg NH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3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-N/kg TAN) (Spring, Autumn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22B138F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260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99A4CD5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EPA (2019b)</w:t>
            </w:r>
          </w:p>
        </w:tc>
      </w:tr>
      <w:tr w:rsidR="00053420" w:rsidRPr="00DB3580" w14:paraId="2E3CBBB3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B7049B5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Liquid manure spreading (kg NH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3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-N/kg TAN) (Summer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DC876B9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484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E7F8C78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EPA (2019b)</w:t>
            </w:r>
          </w:p>
        </w:tc>
      </w:tr>
      <w:tr w:rsidR="00053420" w:rsidRPr="00DB3580" w14:paraId="24BDD49E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AF98F47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Solid manure spreading(kg NH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3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-N/kg TAN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2FA7B0D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680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E4F56B2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EPA (2019b)</w:t>
            </w:r>
          </w:p>
        </w:tc>
      </w:tr>
      <w:tr w:rsidR="00053420" w:rsidRPr="00DB3580" w14:paraId="678AB198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19275BC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Grazing  (kg NH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3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-N/kg TAN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ABB79F4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60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5423226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EPA (2019b)</w:t>
            </w:r>
          </w:p>
        </w:tc>
      </w:tr>
      <w:tr w:rsidR="00053420" w:rsidRPr="00DB3580" w14:paraId="10DA8F7B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ECC1399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CAN fertiliser application (kg NH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3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-N/kg N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618A655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22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AB1C4DF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EPA (2019b)</w:t>
            </w:r>
          </w:p>
        </w:tc>
      </w:tr>
      <w:tr w:rsidR="00053420" w:rsidRPr="00DB3580" w14:paraId="169B1051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BBF2DE3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Urea fertiliser application (kg NH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3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-N/kg N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0502CE3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243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ED6EEFB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EPA (2019b)</w:t>
            </w:r>
          </w:p>
        </w:tc>
      </w:tr>
      <w:tr w:rsidR="00053420" w:rsidRPr="00DB3580" w14:paraId="567219CC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5CDB417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proofErr w:type="spellStart"/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Urea+NBPT</w:t>
            </w:r>
            <w:proofErr w:type="spellEnd"/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 xml:space="preserve"> fertiliser application (kg NH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3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-N/kg N)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F82A6D4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28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246F000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Forrestal et al. (2016)</w:t>
            </w:r>
          </w:p>
        </w:tc>
      </w:tr>
      <w:tr w:rsidR="00053420" w:rsidRPr="00DB3580" w14:paraId="679CC98F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254933A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Ammonia emissions converted to N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2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O-N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1A11C65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010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CCB2024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IPCC (2019)</w:t>
            </w:r>
          </w:p>
        </w:tc>
      </w:tr>
      <w:tr w:rsidR="00053420" w:rsidRPr="00DB3580" w14:paraId="4EE71564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4ED73E8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u w:val="single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u w:val="single"/>
                <w:lang w:eastAsia="en-IE"/>
              </w:rPr>
              <w:t>Nitrate leaching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4842F8C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u w:val="single"/>
                <w:lang w:eastAsia="en-IE"/>
              </w:rPr>
            </w:pP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E20E466" w14:textId="77777777" w:rsidR="00053420" w:rsidRPr="00DB3580" w:rsidRDefault="00053420" w:rsidP="00C33AB6">
            <w:pPr>
              <w:spacing w:after="0" w:line="240" w:lineRule="auto"/>
              <w:rPr>
                <w:rFonts w:eastAsia="Times New Roman" w:cstheme="minorHAnsi"/>
                <w:sz w:val="18"/>
                <w:szCs w:val="16"/>
                <w:lang w:eastAsia="en-IE"/>
              </w:rPr>
            </w:pPr>
          </w:p>
        </w:tc>
      </w:tr>
      <w:tr w:rsidR="00053420" w:rsidRPr="00DB3580" w14:paraId="4FA90A3E" w14:textId="77777777" w:rsidTr="000F2A02">
        <w:trPr>
          <w:trHeight w:val="255"/>
        </w:trPr>
        <w:tc>
          <w:tcPr>
            <w:tcW w:w="243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22C6C61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Nitrate leaching (% N applied) Spring</w:t>
            </w:r>
          </w:p>
        </w:tc>
        <w:tc>
          <w:tcPr>
            <w:tcW w:w="1176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D4690EA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1</w:t>
            </w:r>
          </w:p>
        </w:tc>
        <w:tc>
          <w:tcPr>
            <w:tcW w:w="1388" w:type="pct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7324C62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IPCC (2019)</w:t>
            </w:r>
          </w:p>
        </w:tc>
      </w:tr>
      <w:tr w:rsidR="00053420" w:rsidRPr="00DB3580" w14:paraId="500AF401" w14:textId="77777777" w:rsidTr="000F2A02">
        <w:trPr>
          <w:trHeight w:val="255"/>
        </w:trPr>
        <w:tc>
          <w:tcPr>
            <w:tcW w:w="243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2FAC0AC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Nitrate converted to N</w:t>
            </w:r>
            <w:r w:rsidRPr="00DB3580">
              <w:rPr>
                <w:rFonts w:cstheme="minorHAnsi"/>
                <w:color w:val="000000"/>
                <w:sz w:val="18"/>
                <w:szCs w:val="16"/>
                <w:vertAlign w:val="subscript"/>
                <w:lang w:eastAsia="en-IE"/>
              </w:rPr>
              <w:t>2</w:t>
            </w: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O-N</w:t>
            </w:r>
          </w:p>
        </w:tc>
        <w:tc>
          <w:tcPr>
            <w:tcW w:w="117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8BE394A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0.11</w:t>
            </w:r>
          </w:p>
        </w:tc>
        <w:tc>
          <w:tcPr>
            <w:tcW w:w="1388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4A88535" w14:textId="77777777" w:rsidR="00053420" w:rsidRPr="00DB3580" w:rsidRDefault="00053420" w:rsidP="00C33AB6">
            <w:pPr>
              <w:spacing w:after="0" w:line="240" w:lineRule="auto"/>
              <w:rPr>
                <w:rFonts w:cstheme="minorHAnsi"/>
                <w:color w:val="000000"/>
                <w:sz w:val="18"/>
                <w:szCs w:val="16"/>
                <w:lang w:eastAsia="en-IE"/>
              </w:rPr>
            </w:pPr>
            <w:r w:rsidRPr="00DB3580">
              <w:rPr>
                <w:rFonts w:cstheme="minorHAnsi"/>
                <w:color w:val="000000"/>
                <w:sz w:val="18"/>
                <w:szCs w:val="16"/>
                <w:lang w:eastAsia="en-IE"/>
              </w:rPr>
              <w:t>IPCC (2019)</w:t>
            </w:r>
          </w:p>
        </w:tc>
      </w:tr>
    </w:tbl>
    <w:p w14:paraId="4F3FBB94" w14:textId="77777777" w:rsidR="00653DD1" w:rsidRPr="00DB3580" w:rsidRDefault="00653DD1" w:rsidP="00C33AB6">
      <w:pPr>
        <w:spacing w:after="0" w:line="240" w:lineRule="auto"/>
        <w:rPr>
          <w:rFonts w:cstheme="minorHAnsi"/>
          <w:sz w:val="18"/>
          <w:szCs w:val="16"/>
        </w:rPr>
      </w:pPr>
      <w:r w:rsidRPr="00DB3580">
        <w:rPr>
          <w:rFonts w:cstheme="minorHAnsi"/>
          <w:color w:val="000000"/>
          <w:sz w:val="18"/>
          <w:szCs w:val="16"/>
          <w:vertAlign w:val="superscript"/>
        </w:rPr>
        <w:t xml:space="preserve">1 </w:t>
      </w:r>
      <w:r w:rsidRPr="00DB3580">
        <w:rPr>
          <w:rFonts w:cstheme="minorHAnsi"/>
          <w:color w:val="000000"/>
          <w:sz w:val="18"/>
          <w:szCs w:val="16"/>
        </w:rPr>
        <w:t xml:space="preserve">GEI= gross energy intake </w:t>
      </w:r>
      <w:proofErr w:type="spellStart"/>
      <w:r w:rsidRPr="00DB3580">
        <w:rPr>
          <w:rFonts w:cstheme="minorHAnsi"/>
          <w:color w:val="000000"/>
          <w:sz w:val="18"/>
          <w:szCs w:val="16"/>
        </w:rPr>
        <w:t>ega</w:t>
      </w:r>
      <w:proofErr w:type="spellEnd"/>
      <w:r w:rsidRPr="00DB3580">
        <w:rPr>
          <w:rFonts w:cstheme="minorHAnsi"/>
          <w:color w:val="000000"/>
          <w:sz w:val="18"/>
          <w:szCs w:val="16"/>
        </w:rPr>
        <w:t xml:space="preserve"> joules (MJ); </w:t>
      </w:r>
      <w:r w:rsidRPr="00DB3580">
        <w:rPr>
          <w:rFonts w:cstheme="minorHAnsi"/>
          <w:color w:val="000000"/>
          <w:sz w:val="18"/>
          <w:szCs w:val="16"/>
          <w:vertAlign w:val="superscript"/>
        </w:rPr>
        <w:t>2</w:t>
      </w:r>
      <w:r w:rsidRPr="00DB3580">
        <w:rPr>
          <w:rFonts w:cstheme="minorHAnsi"/>
          <w:color w:val="000000"/>
          <w:sz w:val="18"/>
          <w:szCs w:val="16"/>
        </w:rPr>
        <w:t xml:space="preserve"> MEI= </w:t>
      </w:r>
      <w:proofErr w:type="spellStart"/>
      <w:r w:rsidRPr="00DB3580">
        <w:rPr>
          <w:rFonts w:cstheme="minorHAnsi"/>
          <w:color w:val="000000"/>
          <w:sz w:val="18"/>
          <w:szCs w:val="16"/>
        </w:rPr>
        <w:t>metabolisable</w:t>
      </w:r>
      <w:proofErr w:type="spellEnd"/>
      <w:r w:rsidRPr="00DB3580">
        <w:rPr>
          <w:rFonts w:cstheme="minorHAnsi"/>
          <w:color w:val="000000"/>
          <w:sz w:val="18"/>
          <w:szCs w:val="16"/>
        </w:rPr>
        <w:t xml:space="preserve"> energy intake (MJ), DEI= digestible energy intake (MJ), LW= live weight (kg), FL= feeding level; </w:t>
      </w:r>
      <w:r w:rsidRPr="00DB3580">
        <w:rPr>
          <w:rFonts w:cstheme="minorHAnsi"/>
          <w:color w:val="000000"/>
          <w:sz w:val="18"/>
          <w:szCs w:val="16"/>
          <w:vertAlign w:val="superscript"/>
        </w:rPr>
        <w:t>3</w:t>
      </w:r>
      <w:r w:rsidRPr="00DB3580">
        <w:rPr>
          <w:rFonts w:cstheme="minorHAnsi"/>
          <w:color w:val="000000"/>
          <w:sz w:val="18"/>
          <w:szCs w:val="16"/>
        </w:rPr>
        <w:t xml:space="preserve"> B</w:t>
      </w:r>
      <w:r w:rsidRPr="00DB3580">
        <w:rPr>
          <w:rFonts w:cstheme="minorHAnsi"/>
          <w:color w:val="000000"/>
          <w:sz w:val="18"/>
          <w:szCs w:val="16"/>
          <w:vertAlign w:val="subscript"/>
        </w:rPr>
        <w:t>o</w:t>
      </w:r>
      <w:r w:rsidRPr="00DB3580">
        <w:rPr>
          <w:rFonts w:cstheme="minorHAnsi"/>
          <w:color w:val="000000"/>
          <w:sz w:val="18"/>
          <w:szCs w:val="16"/>
        </w:rPr>
        <w:t xml:space="preserve">= methane producing capacity; MCF= methane conversion factor; </w:t>
      </w:r>
      <w:r w:rsidRPr="00DB3580">
        <w:rPr>
          <w:rFonts w:cstheme="minorHAnsi"/>
          <w:color w:val="000000"/>
          <w:sz w:val="18"/>
          <w:szCs w:val="16"/>
          <w:vertAlign w:val="superscript"/>
        </w:rPr>
        <w:t xml:space="preserve">4 </w:t>
      </w:r>
      <w:r w:rsidRPr="00DB3580">
        <w:rPr>
          <w:rFonts w:cstheme="minorHAnsi"/>
          <w:color w:val="000000"/>
          <w:sz w:val="18"/>
          <w:szCs w:val="16"/>
        </w:rPr>
        <w:t xml:space="preserve">CAN= Calcium ammonium nitrate; </w:t>
      </w:r>
      <w:r w:rsidRPr="00DB3580">
        <w:rPr>
          <w:rFonts w:cstheme="minorHAnsi"/>
          <w:color w:val="000000"/>
          <w:sz w:val="18"/>
          <w:szCs w:val="16"/>
          <w:vertAlign w:val="superscript"/>
        </w:rPr>
        <w:t>5</w:t>
      </w:r>
      <w:r w:rsidRPr="00DB3580">
        <w:rPr>
          <w:rFonts w:cstheme="minorHAnsi"/>
          <w:color w:val="000000"/>
          <w:sz w:val="18"/>
          <w:szCs w:val="16"/>
        </w:rPr>
        <w:t xml:space="preserve"> NBPT= N-(n-butyl) </w:t>
      </w:r>
      <w:proofErr w:type="spellStart"/>
      <w:r w:rsidRPr="00DB3580">
        <w:rPr>
          <w:rFonts w:cstheme="minorHAnsi"/>
          <w:color w:val="000000"/>
          <w:sz w:val="18"/>
          <w:szCs w:val="16"/>
        </w:rPr>
        <w:t>thiophosphoric</w:t>
      </w:r>
      <w:proofErr w:type="spellEnd"/>
      <w:r w:rsidRPr="00DB3580">
        <w:rPr>
          <w:rFonts w:cstheme="minorHAnsi"/>
          <w:color w:val="000000"/>
          <w:sz w:val="18"/>
          <w:szCs w:val="16"/>
        </w:rPr>
        <w:t xml:space="preserve"> </w:t>
      </w:r>
      <w:proofErr w:type="spellStart"/>
      <w:r w:rsidRPr="00DB3580">
        <w:rPr>
          <w:rFonts w:cstheme="minorHAnsi"/>
          <w:color w:val="000000"/>
          <w:sz w:val="18"/>
          <w:szCs w:val="16"/>
        </w:rPr>
        <w:t>triamide</w:t>
      </w:r>
      <w:proofErr w:type="spellEnd"/>
      <w:r w:rsidRPr="00DB3580">
        <w:rPr>
          <w:rFonts w:cstheme="minorHAnsi"/>
          <w:color w:val="000000"/>
          <w:sz w:val="18"/>
          <w:szCs w:val="16"/>
        </w:rPr>
        <w:t xml:space="preserve">; </w:t>
      </w:r>
      <w:r w:rsidRPr="00DB3580">
        <w:rPr>
          <w:rFonts w:cstheme="minorHAnsi"/>
          <w:color w:val="000000"/>
          <w:sz w:val="18"/>
          <w:szCs w:val="16"/>
          <w:vertAlign w:val="superscript"/>
        </w:rPr>
        <w:t xml:space="preserve">6 </w:t>
      </w:r>
      <w:r w:rsidRPr="00DB3580">
        <w:rPr>
          <w:rFonts w:cstheme="minorHAnsi"/>
          <w:color w:val="000000"/>
          <w:sz w:val="18"/>
          <w:szCs w:val="16"/>
        </w:rPr>
        <w:t xml:space="preserve">TAN= total </w:t>
      </w:r>
      <w:proofErr w:type="spellStart"/>
      <w:r w:rsidRPr="00DB3580">
        <w:rPr>
          <w:rFonts w:cstheme="minorHAnsi"/>
          <w:color w:val="000000"/>
          <w:sz w:val="18"/>
          <w:szCs w:val="16"/>
        </w:rPr>
        <w:t>ammoniacal</w:t>
      </w:r>
      <w:proofErr w:type="spellEnd"/>
      <w:r w:rsidRPr="00DB3580">
        <w:rPr>
          <w:rFonts w:cstheme="minorHAnsi"/>
          <w:color w:val="000000"/>
          <w:sz w:val="18"/>
          <w:szCs w:val="16"/>
        </w:rPr>
        <w:t xml:space="preserve"> nitrogen</w:t>
      </w:r>
    </w:p>
    <w:p w14:paraId="77A3EB96" w14:textId="4D8580C6" w:rsidR="00653DD1" w:rsidRDefault="00653DD1">
      <w:pPr>
        <w:rPr>
          <w:b/>
          <w:u w:val="single"/>
        </w:rPr>
      </w:pPr>
    </w:p>
    <w:p w14:paraId="6691CFE0" w14:textId="77777777" w:rsidR="005F21B8" w:rsidRDefault="00F3586E">
      <w:pPr>
        <w:rPr>
          <w:b/>
          <w:u w:val="single"/>
        </w:rPr>
      </w:pPr>
      <w:r>
        <w:rPr>
          <w:noProof/>
          <w:lang w:eastAsia="en-IE"/>
        </w:rPr>
        <w:drawing>
          <wp:inline distT="0" distB="0" distL="0" distR="0" wp14:anchorId="1340BC69" wp14:editId="3588C284">
            <wp:extent cx="5715000" cy="2737485"/>
            <wp:effectExtent l="0" t="0" r="0" b="5715"/>
            <wp:docPr id="12" name="Chart 1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</wp:inline>
        </w:drawing>
      </w:r>
    </w:p>
    <w:p w14:paraId="02E0C448" w14:textId="102AB09A" w:rsidR="00F3586E" w:rsidRDefault="00D552A2" w:rsidP="00F3586E">
      <w:r>
        <w:rPr>
          <w:b/>
        </w:rPr>
        <w:t>Supplementary Figure 1</w:t>
      </w:r>
      <w:r w:rsidR="00F3586E">
        <w:rPr>
          <w:b/>
        </w:rPr>
        <w:t xml:space="preserve"> </w:t>
      </w:r>
      <w:r w:rsidR="00F3586E">
        <w:t>The effect of production system (</w:t>
      </w:r>
      <w:r w:rsidR="00F3586E" w:rsidRPr="00735FCF">
        <w:rPr>
          <w:noProof/>
          <w:lang w:eastAsia="en-IE"/>
        </w:rPr>
        <w:drawing>
          <wp:inline distT="0" distB="0" distL="0" distR="0" wp14:anchorId="5A9B0889" wp14:editId="08A34DA9">
            <wp:extent cx="234086" cy="85698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flipV="1">
                      <a:off x="0" y="0"/>
                      <a:ext cx="234086" cy="856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Grain,</w:t>
      </w:r>
      <w:r w:rsidR="00F3586E">
        <w:t xml:space="preserve"> </w:t>
      </w:r>
      <w:r w:rsidR="00F3586E" w:rsidRPr="00735FCF">
        <w:rPr>
          <w:noProof/>
          <w:lang w:eastAsia="en-IE"/>
        </w:rPr>
        <w:drawing>
          <wp:inline distT="0" distB="0" distL="0" distR="0" wp14:anchorId="7BE6F05B" wp14:editId="659FDA74">
            <wp:extent cx="288749" cy="85725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122" cy="1300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3586E">
        <w:t xml:space="preserve"> </w:t>
      </w:r>
      <w:r w:rsidR="000F2A02">
        <w:t>Si</w:t>
      </w:r>
      <w:r w:rsidR="00F3586E">
        <w:t>l</w:t>
      </w:r>
      <w:r w:rsidR="000F2A02">
        <w:t>age + grain</w:t>
      </w:r>
      <w:r w:rsidR="00F3586E">
        <w:t xml:space="preserve"> and </w:t>
      </w:r>
      <w:r w:rsidR="00F3586E" w:rsidRPr="00735FCF">
        <w:rPr>
          <w:noProof/>
          <w:lang w:eastAsia="en-IE"/>
        </w:rPr>
        <w:drawing>
          <wp:inline distT="0" distB="0" distL="0" distR="0" wp14:anchorId="408C76AC" wp14:editId="67B178DA">
            <wp:extent cx="248716" cy="67382"/>
            <wp:effectExtent l="0" t="0" r="0" b="889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flipV="1">
                      <a:off x="0" y="0"/>
                      <a:ext cx="378413" cy="1025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0F2A02">
        <w:t xml:space="preserve"> F</w:t>
      </w:r>
      <w:r w:rsidR="00F3586E">
        <w:t>orage) on ultrasonic fat depth pattern (mm) of steers</w:t>
      </w:r>
      <w:r w:rsidR="00C33AB6">
        <w:t>.</w:t>
      </w:r>
    </w:p>
    <w:p w14:paraId="137C5389" w14:textId="239D61A6" w:rsidR="00C33AB6" w:rsidRDefault="00C33AB6" w:rsidP="00F3586E"/>
    <w:p w14:paraId="67B7DD97" w14:textId="77777777" w:rsidR="00C33AB6" w:rsidRDefault="00C33AB6" w:rsidP="00F3586E"/>
    <w:tbl>
      <w:tblPr>
        <w:tblpPr w:leftFromText="180" w:rightFromText="180" w:vertAnchor="text" w:horzAnchor="margin" w:tblpY="230"/>
        <w:tblW w:w="5000" w:type="pct"/>
        <w:tblLook w:val="04A0" w:firstRow="1" w:lastRow="0" w:firstColumn="1" w:lastColumn="0" w:noHBand="0" w:noVBand="1"/>
      </w:tblPr>
      <w:tblGrid>
        <w:gridCol w:w="1993"/>
        <w:gridCol w:w="1555"/>
        <w:gridCol w:w="1642"/>
        <w:gridCol w:w="1460"/>
        <w:gridCol w:w="1154"/>
        <w:gridCol w:w="1222"/>
      </w:tblGrid>
      <w:tr w:rsidR="00D552A2" w:rsidRPr="005C284C" w14:paraId="5EC28184" w14:textId="77777777" w:rsidTr="00D552A2">
        <w:trPr>
          <w:trHeight w:val="300"/>
        </w:trPr>
        <w:tc>
          <w:tcPr>
            <w:tcW w:w="5000" w:type="pct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D6B3F5" w14:textId="58AD9190" w:rsidR="00D552A2" w:rsidRPr="005C284C" w:rsidRDefault="00D552A2" w:rsidP="000F2A02">
            <w:pPr>
              <w:spacing w:after="0" w:line="240" w:lineRule="auto"/>
              <w:jc w:val="both"/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  <w:t>Supplementary Table 2</w:t>
            </w:r>
            <w:r w:rsidRPr="005C284C"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  <w:t xml:space="preserve"> </w:t>
            </w:r>
            <w:r w:rsidR="00075DBD">
              <w:rPr>
                <w:rFonts w:ascii="Calibri" w:eastAsia="Times New Roman" w:hAnsi="Calibri" w:cs="Calibri"/>
                <w:bCs/>
                <w:color w:val="000000"/>
                <w:lang w:eastAsia="en-IE"/>
              </w:rPr>
              <w:t>E</w:t>
            </w:r>
            <w:r w:rsidR="00F546AD">
              <w:rPr>
                <w:rFonts w:ascii="Calibri" w:eastAsia="Times New Roman" w:hAnsi="Calibri" w:cs="Calibri"/>
                <w:bCs/>
                <w:color w:val="000000"/>
                <w:lang w:eastAsia="en-IE"/>
              </w:rPr>
              <w:t>stimated haem pigment percentage (%)</w:t>
            </w:r>
            <w:r w:rsidRPr="00D552A2">
              <w:rPr>
                <w:rFonts w:ascii="Calibri" w:eastAsia="Times New Roman" w:hAnsi="Calibri" w:cs="Calibri"/>
                <w:bCs/>
                <w:color w:val="000000"/>
                <w:lang w:eastAsia="en-IE"/>
              </w:rPr>
              <w:t xml:space="preserve"> of the </w:t>
            </w:r>
            <w:r w:rsidRPr="00D552A2">
              <w:rPr>
                <w:rFonts w:ascii="Calibri" w:eastAsia="Times New Roman" w:hAnsi="Calibri" w:cs="Calibri"/>
                <w:bCs/>
                <w:i/>
                <w:iCs/>
                <w:color w:val="000000"/>
                <w:lang w:eastAsia="en-IE"/>
              </w:rPr>
              <w:t>longissimus</w:t>
            </w:r>
            <w:r w:rsidR="001220FC">
              <w:rPr>
                <w:rFonts w:ascii="Calibri" w:eastAsia="Times New Roman" w:hAnsi="Calibri" w:cs="Calibri"/>
                <w:bCs/>
                <w:i/>
                <w:iCs/>
                <w:color w:val="000000"/>
                <w:lang w:eastAsia="en-IE"/>
              </w:rPr>
              <w:t xml:space="preserve"> </w:t>
            </w:r>
            <w:proofErr w:type="spellStart"/>
            <w:r w:rsidR="001220FC">
              <w:rPr>
                <w:rFonts w:ascii="Calibri" w:eastAsia="Times New Roman" w:hAnsi="Calibri" w:cs="Calibri"/>
                <w:bCs/>
                <w:i/>
                <w:iCs/>
                <w:color w:val="000000"/>
                <w:lang w:eastAsia="en-IE"/>
              </w:rPr>
              <w:t>lumborum</w:t>
            </w:r>
            <w:proofErr w:type="spellEnd"/>
            <w:r w:rsidRPr="00D552A2">
              <w:rPr>
                <w:rFonts w:ascii="Calibri" w:eastAsia="Times New Roman" w:hAnsi="Calibri" w:cs="Calibri"/>
                <w:bCs/>
                <w:i/>
                <w:iCs/>
                <w:color w:val="000000"/>
                <w:lang w:eastAsia="en-IE"/>
              </w:rPr>
              <w:t xml:space="preserve"> </w:t>
            </w:r>
            <w:r w:rsidRPr="00D552A2">
              <w:rPr>
                <w:rFonts w:ascii="Calibri" w:eastAsia="Times New Roman" w:hAnsi="Calibri" w:cs="Calibri"/>
                <w:bCs/>
                <w:color w:val="000000"/>
                <w:lang w:eastAsia="en-IE"/>
              </w:rPr>
              <w:t xml:space="preserve">muscle from </w:t>
            </w:r>
            <w:proofErr w:type="spellStart"/>
            <w:r w:rsidRPr="00D552A2">
              <w:rPr>
                <w:rFonts w:ascii="Calibri" w:eastAsia="Times New Roman" w:hAnsi="Calibri" w:cs="Calibri"/>
                <w:bCs/>
                <w:color w:val="000000"/>
                <w:lang w:eastAsia="en-IE"/>
              </w:rPr>
              <w:t>suckler</w:t>
            </w:r>
            <w:proofErr w:type="spellEnd"/>
            <w:r w:rsidRPr="00D552A2">
              <w:rPr>
                <w:rFonts w:ascii="Calibri" w:eastAsia="Times New Roman" w:hAnsi="Calibri" w:cs="Calibri"/>
                <w:bCs/>
                <w:color w:val="000000"/>
                <w:lang w:eastAsia="en-IE"/>
              </w:rPr>
              <w:t xml:space="preserve"> bred steers from different production systems </w:t>
            </w:r>
            <w:r w:rsidR="000F2A02" w:rsidRPr="000F2A02">
              <w:rPr>
                <w:rFonts w:ascii="Calibri" w:eastAsia="Times New Roman" w:hAnsi="Calibri" w:cs="Calibri"/>
                <w:bCs/>
                <w:color w:val="000000"/>
                <w:lang w:eastAsia="en-IE"/>
              </w:rPr>
              <w:t xml:space="preserve">(Grain = finished on </w:t>
            </w:r>
            <w:r w:rsidR="000F2A02" w:rsidRPr="000F2A02">
              <w:rPr>
                <w:rFonts w:ascii="Calibri" w:eastAsia="Times New Roman" w:hAnsi="Calibri" w:cs="Calibri"/>
                <w:bCs/>
                <w:i/>
                <w:color w:val="000000"/>
                <w:lang w:eastAsia="en-IE"/>
              </w:rPr>
              <w:t>ad libitum</w:t>
            </w:r>
            <w:r w:rsidR="000F2A02" w:rsidRPr="000F2A02">
              <w:rPr>
                <w:rFonts w:ascii="Calibri" w:eastAsia="Times New Roman" w:hAnsi="Calibri" w:cs="Calibri"/>
                <w:bCs/>
                <w:color w:val="000000"/>
                <w:lang w:eastAsia="en-IE"/>
              </w:rPr>
              <w:t xml:space="preserve"> concentrates at 21 months of age; Silage + grain = finished on grass silage plus 3.5 kg concentrate dry matter at 24 months of age; and Forage = finished at pasture (forage-only) at 28 months of age).</w:t>
            </w:r>
          </w:p>
        </w:tc>
      </w:tr>
      <w:tr w:rsidR="00D552A2" w:rsidRPr="005C284C" w14:paraId="1FDC7D5A" w14:textId="77777777" w:rsidTr="00F546AD">
        <w:trPr>
          <w:trHeight w:val="300"/>
        </w:trPr>
        <w:tc>
          <w:tcPr>
            <w:tcW w:w="113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EF88AC" w14:textId="77777777" w:rsidR="00D552A2" w:rsidRPr="005C284C" w:rsidRDefault="00D552A2" w:rsidP="00D552A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5C284C">
              <w:rPr>
                <w:rFonts w:ascii="Calibri" w:eastAsia="Times New Roman" w:hAnsi="Calibri" w:cs="Calibri"/>
                <w:color w:val="000000"/>
                <w:lang w:eastAsia="en-IE"/>
              </w:rPr>
              <w:t> </w:t>
            </w:r>
          </w:p>
        </w:tc>
        <w:tc>
          <w:tcPr>
            <w:tcW w:w="8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5B1657" w14:textId="77777777" w:rsidR="00D552A2" w:rsidRPr="005C284C" w:rsidRDefault="00D552A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  <w:t>Grain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74B1A4" w14:textId="24BB1065" w:rsidR="00D552A2" w:rsidRPr="000F2A02" w:rsidRDefault="000F2A0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</w:pPr>
            <w:r w:rsidRPr="000F2A02"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  <w:t>Silage + grain</w:t>
            </w:r>
          </w:p>
        </w:tc>
        <w:tc>
          <w:tcPr>
            <w:tcW w:w="8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CFB699" w14:textId="77777777" w:rsidR="00D552A2" w:rsidRPr="005C284C" w:rsidRDefault="00D552A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  <w:t>Forage</w:t>
            </w:r>
          </w:p>
        </w:tc>
        <w:tc>
          <w:tcPr>
            <w:tcW w:w="61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9CD323" w14:textId="5144E8E5" w:rsidR="00D552A2" w:rsidRPr="005C284C" w:rsidRDefault="000F2A0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</w:pPr>
            <w:r w:rsidRPr="000F2A02"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  <w:t>S</w:t>
            </w:r>
            <w:r w:rsidR="005D0BCE"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  <w:t>.</w:t>
            </w:r>
            <w:r w:rsidRPr="000F2A02"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  <w:t>E</w:t>
            </w:r>
            <w:r w:rsidR="005D0BCE"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  <w:t>.</w:t>
            </w:r>
            <w:r w:rsidRPr="000F2A02"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  <w:t>M</w:t>
            </w:r>
            <w:r w:rsidR="005D0BCE"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  <w:t>.</w:t>
            </w:r>
          </w:p>
        </w:tc>
        <w:tc>
          <w:tcPr>
            <w:tcW w:w="65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5CD176" w14:textId="1C50E8AF" w:rsidR="00D552A2" w:rsidRPr="005D0BCE" w:rsidRDefault="005D0BCE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</w:pPr>
            <w:r>
              <w:rPr>
                <w:rFonts w:eastAsia="Times New Roman" w:cstheme="minorHAnsi"/>
                <w:b/>
                <w:i/>
                <w:color w:val="000000"/>
                <w:sz w:val="24"/>
                <w:szCs w:val="24"/>
                <w:lang w:eastAsia="en-IE"/>
              </w:rPr>
              <w:t xml:space="preserve">P </w:t>
            </w:r>
            <w:r>
              <w:rPr>
                <w:rFonts w:eastAsia="Times New Roman" w:cstheme="minorHAnsi"/>
                <w:b/>
                <w:color w:val="000000"/>
                <w:sz w:val="24"/>
                <w:szCs w:val="24"/>
                <w:lang w:eastAsia="en-IE"/>
              </w:rPr>
              <w:t>value</w:t>
            </w:r>
          </w:p>
        </w:tc>
      </w:tr>
      <w:tr w:rsidR="00D552A2" w:rsidRPr="005C284C" w14:paraId="73DE7340" w14:textId="77777777" w:rsidTr="00F546AD">
        <w:trPr>
          <w:trHeight w:val="300"/>
        </w:trPr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F0CBB" w14:textId="77777777" w:rsidR="00D552A2" w:rsidRPr="00053420" w:rsidRDefault="00D552A2" w:rsidP="00D552A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proofErr w:type="spellStart"/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Oxymyoglobin</w:t>
            </w:r>
            <w:proofErr w:type="spellEnd"/>
          </w:p>
        </w:tc>
        <w:tc>
          <w:tcPr>
            <w:tcW w:w="8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83D6C" w14:textId="77777777" w:rsidR="00D552A2" w:rsidRPr="00053420" w:rsidRDefault="00D552A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77.1</w:t>
            </w:r>
            <w:r w:rsidRPr="00053420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929C3" w14:textId="77777777" w:rsidR="00D552A2" w:rsidRPr="00053420" w:rsidRDefault="00D552A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80.1</w:t>
            </w:r>
            <w:r w:rsidRPr="00053420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8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3C2EE" w14:textId="77777777" w:rsidR="00D552A2" w:rsidRPr="00053420" w:rsidRDefault="00D552A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75.8</w:t>
            </w:r>
            <w:r w:rsidRPr="00053420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9FAEE" w14:textId="77777777" w:rsidR="00D552A2" w:rsidRPr="00053420" w:rsidRDefault="00D552A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0.60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C4776" w14:textId="77777777" w:rsidR="00D552A2" w:rsidRPr="00053420" w:rsidRDefault="00D552A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***</w:t>
            </w:r>
          </w:p>
        </w:tc>
      </w:tr>
      <w:tr w:rsidR="00D552A2" w:rsidRPr="005C284C" w14:paraId="07AF89CA" w14:textId="77777777" w:rsidTr="00F546AD">
        <w:trPr>
          <w:trHeight w:val="300"/>
        </w:trPr>
        <w:tc>
          <w:tcPr>
            <w:tcW w:w="11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841FB" w14:textId="77777777" w:rsidR="00D552A2" w:rsidRPr="00053420" w:rsidRDefault="00D552A2" w:rsidP="00D552A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proofErr w:type="spellStart"/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Metmyoglobin</w:t>
            </w:r>
            <w:proofErr w:type="spellEnd"/>
          </w:p>
        </w:tc>
        <w:tc>
          <w:tcPr>
            <w:tcW w:w="8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80B08" w14:textId="77777777" w:rsidR="00D552A2" w:rsidRPr="00053420" w:rsidRDefault="00D552A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12.2</w:t>
            </w:r>
            <w:r w:rsidRPr="00053420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c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C0B5F" w14:textId="77777777" w:rsidR="00D552A2" w:rsidRPr="00053420" w:rsidRDefault="00D552A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13.1</w:t>
            </w:r>
            <w:r w:rsidRPr="00053420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D10B4" w14:textId="77777777" w:rsidR="00D552A2" w:rsidRPr="00053420" w:rsidRDefault="00D552A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14.1</w:t>
            </w:r>
            <w:r w:rsidRPr="00053420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6B762" w14:textId="77777777" w:rsidR="00D552A2" w:rsidRPr="00053420" w:rsidRDefault="00D552A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0.29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61D51" w14:textId="77777777" w:rsidR="00D552A2" w:rsidRPr="00053420" w:rsidRDefault="00D552A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***</w:t>
            </w:r>
          </w:p>
        </w:tc>
      </w:tr>
      <w:tr w:rsidR="00D552A2" w:rsidRPr="005C284C" w14:paraId="73A5EC5E" w14:textId="77777777" w:rsidTr="00F546AD">
        <w:trPr>
          <w:trHeight w:val="300"/>
        </w:trPr>
        <w:tc>
          <w:tcPr>
            <w:tcW w:w="113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45CA4B" w14:textId="77777777" w:rsidR="00D552A2" w:rsidRPr="00053420" w:rsidRDefault="00D552A2" w:rsidP="00D552A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Myoglobin</w:t>
            </w:r>
          </w:p>
        </w:tc>
        <w:tc>
          <w:tcPr>
            <w:tcW w:w="8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6E9D20" w14:textId="77777777" w:rsidR="00D552A2" w:rsidRPr="00053420" w:rsidRDefault="00D552A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10.7</w:t>
            </w:r>
            <w:r w:rsidRPr="00053420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8EB476" w14:textId="77777777" w:rsidR="00D552A2" w:rsidRPr="00053420" w:rsidRDefault="00D552A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6.8</w:t>
            </w:r>
            <w:r w:rsidRPr="00053420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ADD28F" w14:textId="77777777" w:rsidR="00D552A2" w:rsidRPr="00053420" w:rsidRDefault="00D552A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10.1</w:t>
            </w:r>
            <w:r w:rsidRPr="00053420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61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737A90" w14:textId="77777777" w:rsidR="00D552A2" w:rsidRPr="00053420" w:rsidRDefault="00D552A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0.55</w:t>
            </w:r>
          </w:p>
        </w:tc>
        <w:tc>
          <w:tcPr>
            <w:tcW w:w="65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31AC26" w14:textId="77777777" w:rsidR="00D552A2" w:rsidRPr="00053420" w:rsidRDefault="00D552A2" w:rsidP="00D552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053420">
              <w:rPr>
                <w:rFonts w:ascii="Calibri" w:eastAsia="Times New Roman" w:hAnsi="Calibri" w:cs="Calibri"/>
                <w:color w:val="000000"/>
                <w:lang w:eastAsia="en-IE"/>
              </w:rPr>
              <w:t>***</w:t>
            </w:r>
          </w:p>
        </w:tc>
      </w:tr>
      <w:tr w:rsidR="00D552A2" w:rsidRPr="005C284C" w14:paraId="57D1CE5F" w14:textId="77777777" w:rsidTr="00D552A2">
        <w:trPr>
          <w:trHeight w:val="300"/>
        </w:trPr>
        <w:tc>
          <w:tcPr>
            <w:tcW w:w="5000" w:type="pct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9C5B0" w14:textId="40260066" w:rsidR="00D552A2" w:rsidRPr="005C284C" w:rsidRDefault="005D0BCE" w:rsidP="00D552A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5C284C">
              <w:rPr>
                <w:rFonts w:ascii="Calibri" w:eastAsia="Times New Roman" w:hAnsi="Calibri" w:cs="Calibri"/>
                <w:color w:val="000000"/>
                <w:lang w:eastAsia="en-IE"/>
              </w:rPr>
              <w:t>S.E.M</w:t>
            </w:r>
            <w:r w:rsidR="00D552A2" w:rsidRPr="005C284C">
              <w:rPr>
                <w:rFonts w:ascii="Calibri" w:eastAsia="Times New Roman" w:hAnsi="Calibri" w:cs="Calibri"/>
                <w:color w:val="000000"/>
                <w:lang w:eastAsia="en-IE"/>
              </w:rPr>
              <w:t>. standard error of the mean</w:t>
            </w:r>
          </w:p>
        </w:tc>
      </w:tr>
      <w:tr w:rsidR="00D552A2" w:rsidRPr="005C284C" w14:paraId="06EE88E0" w14:textId="77777777" w:rsidTr="00D552A2">
        <w:trPr>
          <w:trHeight w:val="300"/>
        </w:trPr>
        <w:tc>
          <w:tcPr>
            <w:tcW w:w="5000" w:type="pct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6FFC2" w14:textId="77777777" w:rsidR="00D552A2" w:rsidRPr="005C284C" w:rsidRDefault="00D552A2" w:rsidP="00D552A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proofErr w:type="spellStart"/>
            <w:r w:rsidRPr="005C284C">
              <w:rPr>
                <w:rFonts w:ascii="Calibri" w:eastAsia="Times New Roman" w:hAnsi="Calibri" w:cs="Calibri"/>
                <w:color w:val="000000"/>
                <w:lang w:eastAsia="en-IE"/>
              </w:rPr>
              <w:t>a,b,c</w:t>
            </w:r>
            <w:proofErr w:type="spellEnd"/>
            <w:r w:rsidRPr="005C284C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means within a row with different superscripts differ (</w:t>
            </w:r>
            <w:r w:rsidRPr="00997B73">
              <w:rPr>
                <w:rFonts w:ascii="Calibri" w:eastAsia="Times New Roman" w:hAnsi="Calibri" w:cs="Calibri"/>
                <w:i/>
                <w:color w:val="000000"/>
                <w:lang w:eastAsia="en-IE"/>
              </w:rPr>
              <w:t>P</w:t>
            </w:r>
            <w:r w:rsidRPr="005C284C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&lt; 0.05)</w:t>
            </w:r>
          </w:p>
        </w:tc>
      </w:tr>
    </w:tbl>
    <w:p w14:paraId="0805B339" w14:textId="13BCE437" w:rsidR="005F21B8" w:rsidRDefault="005F21B8">
      <w:pPr>
        <w:rPr>
          <w:b/>
          <w:u w:val="single"/>
        </w:rPr>
      </w:pPr>
    </w:p>
    <w:p w14:paraId="508BDD35" w14:textId="20B2222F" w:rsidR="00C33AB6" w:rsidRDefault="00C33AB6">
      <w:pPr>
        <w:rPr>
          <w:b/>
          <w:u w:val="single"/>
        </w:rPr>
      </w:pPr>
    </w:p>
    <w:p w14:paraId="6CD61613" w14:textId="6C19CF29" w:rsidR="00C33AB6" w:rsidRDefault="00C33AB6">
      <w:pPr>
        <w:rPr>
          <w:b/>
          <w:u w:val="single"/>
        </w:rPr>
      </w:pPr>
    </w:p>
    <w:p w14:paraId="352D4644" w14:textId="24ED679C" w:rsidR="00C33AB6" w:rsidRDefault="00C33AB6">
      <w:pPr>
        <w:rPr>
          <w:b/>
          <w:u w:val="single"/>
        </w:rPr>
      </w:pPr>
    </w:p>
    <w:p w14:paraId="42AC9B65" w14:textId="72D255B8" w:rsidR="00C33AB6" w:rsidRDefault="00C33AB6">
      <w:pPr>
        <w:rPr>
          <w:b/>
          <w:u w:val="single"/>
        </w:rPr>
      </w:pPr>
    </w:p>
    <w:p w14:paraId="0A2F607E" w14:textId="569583EF" w:rsidR="00C33AB6" w:rsidRDefault="00C33AB6">
      <w:pPr>
        <w:rPr>
          <w:b/>
          <w:u w:val="single"/>
        </w:rPr>
      </w:pPr>
    </w:p>
    <w:p w14:paraId="40F35093" w14:textId="5166EEB1" w:rsidR="00C33AB6" w:rsidRDefault="00C33AB6">
      <w:pPr>
        <w:rPr>
          <w:b/>
          <w:u w:val="single"/>
        </w:rPr>
      </w:pPr>
    </w:p>
    <w:p w14:paraId="74DFED97" w14:textId="77777777" w:rsidR="00C33AB6" w:rsidRDefault="00C33AB6">
      <w:pPr>
        <w:rPr>
          <w:b/>
          <w:u w:val="single"/>
        </w:rPr>
      </w:pP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2693"/>
        <w:gridCol w:w="1415"/>
        <w:gridCol w:w="1560"/>
        <w:gridCol w:w="1417"/>
        <w:gridCol w:w="919"/>
        <w:gridCol w:w="1022"/>
      </w:tblGrid>
      <w:tr w:rsidR="00B6794F" w:rsidRPr="00B6794F" w14:paraId="66BFBF2D" w14:textId="77777777" w:rsidTr="006F1215">
        <w:trPr>
          <w:trHeight w:val="300"/>
        </w:trPr>
        <w:tc>
          <w:tcPr>
            <w:tcW w:w="5000" w:type="pct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CFC4DA" w14:textId="575F5549" w:rsidR="00B6794F" w:rsidRPr="00B6794F" w:rsidRDefault="00B37040" w:rsidP="000F2A02">
            <w:pPr>
              <w:spacing w:after="0" w:line="240" w:lineRule="auto"/>
              <w:jc w:val="both"/>
              <w:rPr>
                <w:rFonts w:eastAsia="Times New Roman" w:cstheme="minorHAnsi"/>
                <w:b/>
                <w:bCs/>
                <w:color w:val="000000"/>
                <w:lang w:eastAsia="en-IE"/>
              </w:rPr>
            </w:pPr>
            <w:r w:rsidRPr="00075DBD">
              <w:rPr>
                <w:rFonts w:eastAsia="Times New Roman" w:cstheme="minorHAnsi"/>
                <w:b/>
                <w:bCs/>
                <w:color w:val="000000"/>
                <w:lang w:eastAsia="en-IE"/>
              </w:rPr>
              <w:lastRenderedPageBreak/>
              <w:t>Supplementary Table 3</w:t>
            </w:r>
            <w:r w:rsidR="00B6794F" w:rsidRPr="00075DBD">
              <w:rPr>
                <w:rFonts w:eastAsia="Times New Roman" w:cstheme="minorHAnsi"/>
                <w:b/>
                <w:bCs/>
                <w:color w:val="000000"/>
                <w:lang w:eastAsia="en-IE"/>
              </w:rPr>
              <w:t xml:space="preserve"> </w:t>
            </w:r>
            <w:r w:rsidR="00B6794F" w:rsidRPr="00075DBD">
              <w:rPr>
                <w:rFonts w:eastAsia="Times New Roman" w:cstheme="minorHAnsi"/>
                <w:bCs/>
                <w:color w:val="000000"/>
                <w:lang w:eastAsia="en-IE"/>
              </w:rPr>
              <w:t>Fatty</w:t>
            </w:r>
            <w:r w:rsidR="00B6794F" w:rsidRPr="00B6794F">
              <w:rPr>
                <w:rFonts w:eastAsia="Times New Roman" w:cstheme="minorHAnsi"/>
                <w:bCs/>
                <w:color w:val="000000"/>
                <w:lang w:eastAsia="en-IE"/>
              </w:rPr>
              <w:t xml:space="preserve"> acid </w:t>
            </w:r>
            <w:r w:rsidR="00B6794F" w:rsidRPr="000F2A02">
              <w:rPr>
                <w:rFonts w:eastAsia="Times New Roman" w:cstheme="minorHAnsi"/>
                <w:bCs/>
                <w:color w:val="000000"/>
                <w:lang w:eastAsia="en-IE"/>
              </w:rPr>
              <w:t>concentration (mg/100g muscle) of</w:t>
            </w:r>
            <w:r w:rsidR="00B6794F" w:rsidRPr="00B6794F">
              <w:rPr>
                <w:rFonts w:eastAsia="Times New Roman" w:cstheme="minorHAnsi"/>
                <w:bCs/>
                <w:color w:val="000000"/>
                <w:lang w:eastAsia="en-IE"/>
              </w:rPr>
              <w:t xml:space="preserve"> the </w:t>
            </w:r>
            <w:r w:rsidR="00B6794F" w:rsidRPr="00B6794F">
              <w:rPr>
                <w:rFonts w:eastAsia="Times New Roman" w:cstheme="minorHAnsi"/>
                <w:bCs/>
                <w:i/>
                <w:iCs/>
                <w:color w:val="000000"/>
                <w:lang w:eastAsia="en-IE"/>
              </w:rPr>
              <w:t xml:space="preserve">longissimus </w:t>
            </w:r>
            <w:proofErr w:type="spellStart"/>
            <w:r w:rsidR="00B6794F" w:rsidRPr="00B6794F">
              <w:rPr>
                <w:rFonts w:eastAsia="Times New Roman" w:cstheme="minorHAnsi"/>
                <w:bCs/>
                <w:i/>
                <w:iCs/>
                <w:color w:val="000000"/>
                <w:lang w:eastAsia="en-IE"/>
              </w:rPr>
              <w:t>lumborum</w:t>
            </w:r>
            <w:proofErr w:type="spellEnd"/>
            <w:r w:rsidR="00B6794F" w:rsidRPr="00B6794F">
              <w:rPr>
                <w:rFonts w:eastAsia="Times New Roman" w:cstheme="minorHAnsi"/>
                <w:bCs/>
                <w:i/>
                <w:iCs/>
                <w:color w:val="000000"/>
                <w:lang w:eastAsia="en-IE"/>
              </w:rPr>
              <w:t xml:space="preserve"> </w:t>
            </w:r>
            <w:r w:rsidR="00B6794F" w:rsidRPr="00B6794F">
              <w:rPr>
                <w:rFonts w:eastAsia="Times New Roman" w:cstheme="minorHAnsi"/>
                <w:bCs/>
                <w:color w:val="000000"/>
                <w:lang w:eastAsia="en-IE"/>
              </w:rPr>
              <w:t xml:space="preserve">muscle from </w:t>
            </w:r>
            <w:proofErr w:type="spellStart"/>
            <w:r w:rsidR="00B6794F" w:rsidRPr="00B6794F">
              <w:rPr>
                <w:rFonts w:eastAsia="Times New Roman" w:cstheme="minorHAnsi"/>
                <w:bCs/>
                <w:color w:val="000000"/>
                <w:lang w:eastAsia="en-IE"/>
              </w:rPr>
              <w:t>suckler</w:t>
            </w:r>
            <w:proofErr w:type="spellEnd"/>
            <w:r w:rsidR="00B6794F" w:rsidRPr="00B6794F">
              <w:rPr>
                <w:rFonts w:eastAsia="Times New Roman" w:cstheme="minorHAnsi"/>
                <w:bCs/>
                <w:color w:val="000000"/>
                <w:lang w:eastAsia="en-IE"/>
              </w:rPr>
              <w:t xml:space="preserve"> bred steers o</w:t>
            </w:r>
            <w:r w:rsidR="000F2A02">
              <w:rPr>
                <w:rFonts w:eastAsia="Times New Roman" w:cstheme="minorHAnsi"/>
                <w:bCs/>
                <w:color w:val="000000"/>
                <w:lang w:eastAsia="en-IE"/>
              </w:rPr>
              <w:t xml:space="preserve">n different production systems </w:t>
            </w:r>
            <w:r w:rsidR="000F2A02" w:rsidRPr="000F2A02">
              <w:rPr>
                <w:rFonts w:eastAsia="Times New Roman" w:cstheme="minorHAnsi"/>
                <w:bCs/>
                <w:color w:val="000000"/>
                <w:lang w:eastAsia="en-IE"/>
              </w:rPr>
              <w:t xml:space="preserve">(Grain = finished on </w:t>
            </w:r>
            <w:r w:rsidR="000F2A02" w:rsidRPr="000F2A02">
              <w:rPr>
                <w:rFonts w:eastAsia="Times New Roman" w:cstheme="minorHAnsi"/>
                <w:bCs/>
                <w:i/>
                <w:color w:val="000000"/>
                <w:lang w:eastAsia="en-IE"/>
              </w:rPr>
              <w:t>ad libitum</w:t>
            </w:r>
            <w:r w:rsidR="000F2A02" w:rsidRPr="000F2A02">
              <w:rPr>
                <w:rFonts w:eastAsia="Times New Roman" w:cstheme="minorHAnsi"/>
                <w:bCs/>
                <w:color w:val="000000"/>
                <w:lang w:eastAsia="en-IE"/>
              </w:rPr>
              <w:t xml:space="preserve"> concentrates at 21 months of age; Silage + grain = finished on grass silage plus 3.5 kg concentrate dry matter at 24 months of age; and Forage = finished at pasture (forage-only) at 28 months of age).</w:t>
            </w:r>
          </w:p>
        </w:tc>
      </w:tr>
      <w:tr w:rsidR="00B6794F" w:rsidRPr="00B6794F" w14:paraId="724985D6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161556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 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3D64FA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b/>
                <w:bCs/>
                <w:color w:val="000000"/>
                <w:lang w:eastAsia="en-IE"/>
              </w:rPr>
              <w:t>Grain</w:t>
            </w:r>
          </w:p>
        </w:tc>
        <w:tc>
          <w:tcPr>
            <w:tcW w:w="86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579168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b/>
                <w:color w:val="000000"/>
                <w:lang w:eastAsia="en-IE"/>
              </w:rPr>
              <w:t>Silage + grain</w:t>
            </w:r>
          </w:p>
        </w:tc>
        <w:tc>
          <w:tcPr>
            <w:tcW w:w="7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71FA4E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b/>
                <w:bCs/>
                <w:color w:val="000000"/>
                <w:lang w:eastAsia="en-IE"/>
              </w:rPr>
              <w:t>Forage</w:t>
            </w:r>
          </w:p>
        </w:tc>
        <w:tc>
          <w:tcPr>
            <w:tcW w:w="5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9C4CAB" w14:textId="4D29FDD2" w:rsidR="00B6794F" w:rsidRPr="00B6794F" w:rsidRDefault="000F2A02" w:rsidP="00C33AB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lang w:eastAsia="en-IE"/>
              </w:rPr>
            </w:pPr>
            <w:r w:rsidRPr="000F2A02">
              <w:rPr>
                <w:rFonts w:eastAsia="Times New Roman" w:cstheme="minorHAnsi"/>
                <w:b/>
                <w:bCs/>
                <w:color w:val="000000"/>
                <w:lang w:eastAsia="en-IE"/>
              </w:rPr>
              <w:t>S</w:t>
            </w:r>
            <w:r w:rsidR="005D0BCE">
              <w:rPr>
                <w:rFonts w:eastAsia="Times New Roman" w:cstheme="minorHAnsi"/>
                <w:b/>
                <w:bCs/>
                <w:color w:val="000000"/>
                <w:lang w:eastAsia="en-IE"/>
              </w:rPr>
              <w:t>.</w:t>
            </w:r>
            <w:r w:rsidRPr="000F2A02">
              <w:rPr>
                <w:rFonts w:eastAsia="Times New Roman" w:cstheme="minorHAnsi"/>
                <w:b/>
                <w:bCs/>
                <w:color w:val="000000"/>
                <w:lang w:eastAsia="en-IE"/>
              </w:rPr>
              <w:t>E</w:t>
            </w:r>
            <w:r w:rsidR="005D0BCE">
              <w:rPr>
                <w:rFonts w:eastAsia="Times New Roman" w:cstheme="minorHAnsi"/>
                <w:b/>
                <w:bCs/>
                <w:color w:val="000000"/>
                <w:lang w:eastAsia="en-IE"/>
              </w:rPr>
              <w:t>.</w:t>
            </w:r>
            <w:r w:rsidRPr="000F2A02">
              <w:rPr>
                <w:rFonts w:eastAsia="Times New Roman" w:cstheme="minorHAnsi"/>
                <w:b/>
                <w:bCs/>
                <w:color w:val="000000"/>
                <w:lang w:eastAsia="en-IE"/>
              </w:rPr>
              <w:t>M</w:t>
            </w:r>
            <w:r w:rsidR="005D0BCE">
              <w:rPr>
                <w:rFonts w:eastAsia="Times New Roman" w:cstheme="minorHAnsi"/>
                <w:b/>
                <w:bCs/>
                <w:color w:val="000000"/>
                <w:lang w:eastAsia="en-IE"/>
              </w:rPr>
              <w:t>.</w:t>
            </w:r>
          </w:p>
        </w:tc>
        <w:tc>
          <w:tcPr>
            <w:tcW w:w="5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35F6CA" w14:textId="29850F36" w:rsidR="00B6794F" w:rsidRPr="005D0BCE" w:rsidRDefault="005D0BCE" w:rsidP="00C33AB6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lang w:eastAsia="en-IE"/>
              </w:rPr>
            </w:pPr>
            <w:r>
              <w:rPr>
                <w:rFonts w:eastAsia="Times New Roman" w:cstheme="minorHAnsi"/>
                <w:b/>
                <w:i/>
                <w:color w:val="000000"/>
                <w:sz w:val="24"/>
                <w:szCs w:val="24"/>
                <w:lang w:eastAsia="en-IE"/>
              </w:rPr>
              <w:t xml:space="preserve">P </w:t>
            </w:r>
            <w:r>
              <w:rPr>
                <w:rFonts w:eastAsia="Times New Roman" w:cstheme="minorHAnsi"/>
                <w:b/>
                <w:color w:val="000000"/>
                <w:sz w:val="24"/>
                <w:szCs w:val="24"/>
                <w:lang w:eastAsia="en-IE"/>
              </w:rPr>
              <w:t>value</w:t>
            </w:r>
          </w:p>
        </w:tc>
      </w:tr>
      <w:tr w:rsidR="00B6794F" w:rsidRPr="00B6794F" w14:paraId="258CFB26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05683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C 4:0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38520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05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71CE7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03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CA290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19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51D38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090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EBBF1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15FF07D2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B982E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C 10:0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9D91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08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AA3B8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12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7AB8E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03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D2BA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099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12B17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7572C680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BBD6E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C 12:0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F235D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39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C911D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51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7AF59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52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EAA71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115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DAB56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74F0B229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6088C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C 13:0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2BA00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5.8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6755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8.9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b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0F85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41.5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47BC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542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E188E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</w:t>
            </w:r>
          </w:p>
        </w:tc>
      </w:tr>
      <w:tr w:rsidR="00B6794F" w:rsidRPr="00B6794F" w14:paraId="5D013874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FC009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C 14:0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6FDE7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0.10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73838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7.99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4AA1D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8.72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EF858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.896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A31B1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7435FCBF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F9C3A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5:0 </w:t>
            </w:r>
            <w:proofErr w:type="spellStart"/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iso</w:t>
            </w:r>
            <w:proofErr w:type="spellEnd"/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907A2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36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68BE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24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2ADD0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36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2A634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057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F0815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01A90B7A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E139C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5:0 </w:t>
            </w:r>
            <w:proofErr w:type="spellStart"/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anteiso</w:t>
            </w:r>
            <w:proofErr w:type="spellEnd"/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33AFD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89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AC44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99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9368D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.17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EC01A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324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C691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</w:t>
            </w:r>
          </w:p>
        </w:tc>
      </w:tr>
      <w:tr w:rsidR="00B6794F" w:rsidRPr="00B6794F" w14:paraId="3FE4783F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9F28E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C 14:1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B0402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.16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59E8A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4.09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b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FD77F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4.52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AE1ED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369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A232E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</w:t>
            </w:r>
          </w:p>
        </w:tc>
      </w:tr>
      <w:tr w:rsidR="00B6794F" w:rsidRPr="00B6794F" w14:paraId="01A8A635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5EF3D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C 15:0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7D5A6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7.52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BF6A8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8.46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24B18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7.15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7BD2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009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11893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40C774B8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CFAD3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C 15:1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F33A4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6.44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CE85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7.00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AB35D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7.82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FDB7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770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4290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077970D1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59C13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6:0 </w:t>
            </w:r>
            <w:proofErr w:type="spellStart"/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iso</w:t>
            </w:r>
            <w:proofErr w:type="spellEnd"/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14797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.82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438A9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4.43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E65D6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4.55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5B6A9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163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D24C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*</w:t>
            </w:r>
          </w:p>
        </w:tc>
      </w:tr>
      <w:tr w:rsidR="00B6794F" w:rsidRPr="00B6794F" w14:paraId="1F8536E0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9B912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C 16:0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DDBC1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35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44A64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428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6988D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17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711DF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5.2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557C7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07</w:t>
            </w:r>
          </w:p>
        </w:tc>
      </w:tr>
      <w:tr w:rsidR="00B6794F" w:rsidRPr="00B6794F" w14:paraId="75421209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6F116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7:0 </w:t>
            </w:r>
            <w:proofErr w:type="spellStart"/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iso</w:t>
            </w:r>
            <w:proofErr w:type="spellEnd"/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 xml:space="preserve"> 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+ C 16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t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9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BBE4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5.19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c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03345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6.84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B8063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8.58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910CA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555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5C48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**</w:t>
            </w:r>
          </w:p>
        </w:tc>
      </w:tr>
      <w:tr w:rsidR="00B6794F" w:rsidRPr="00B6794F" w14:paraId="3D3025BB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AC894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6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t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0-12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D790E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82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9FD21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.46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b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0D32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.89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2264F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346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4911F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1</w:t>
            </w:r>
          </w:p>
        </w:tc>
      </w:tr>
      <w:tr w:rsidR="00B6794F" w:rsidRPr="00B6794F" w14:paraId="074B6714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45E1B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6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c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9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1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B3695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47.18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9C6E0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57.95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F438F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50.05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FAA06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5.764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AA9A9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229F73FE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E23F5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6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c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3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668F7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46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5820D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39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B2104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17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E4655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226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D0758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11A16725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19384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C 17:0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50A4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6.53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8A2D4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6.29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B9913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4.90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C439E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604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AFCCE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411E7EC5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EB707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7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t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1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0776A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9.38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1D853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2.43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4D88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3.85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44F06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934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85CD8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*</w:t>
            </w:r>
          </w:p>
        </w:tc>
      </w:tr>
      <w:tr w:rsidR="00B6794F" w:rsidRPr="00B6794F" w14:paraId="0EFA9E6A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21D2A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C 18:0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5A6AD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89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8338F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50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EC054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93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b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52604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1.105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03693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1</w:t>
            </w:r>
          </w:p>
        </w:tc>
      </w:tr>
      <w:tr w:rsidR="00B6794F" w:rsidRPr="00B6794F" w14:paraId="56802964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C0965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8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t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6-8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14D11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34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67C29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20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61BD1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43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6028F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138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CF56D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19A537D3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0D685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8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t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9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26317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26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03AB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86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9D574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84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E7B7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249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434A9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22C029C6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B5A03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8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t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0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9266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5.34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39E21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93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627DD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14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414E3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506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22CDE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**</w:t>
            </w:r>
          </w:p>
        </w:tc>
      </w:tr>
      <w:tr w:rsidR="00B6794F" w:rsidRPr="00B6794F" w14:paraId="0FDCB8FA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F64B3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8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t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1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703B8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7.51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65167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4.20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b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DD906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0.59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B97A5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648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54DF7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*</w:t>
            </w:r>
          </w:p>
        </w:tc>
      </w:tr>
      <w:tr w:rsidR="00B6794F" w:rsidRPr="00B6794F" w14:paraId="2717E4B4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103CC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8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t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2-13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B6CB2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50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5BC5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83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7EB23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09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4961F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230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01F92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6B2D79B3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D9DDD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8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c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9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E0445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411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6B4DD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544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56E68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432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b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969BE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43.7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A6F53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10</w:t>
            </w:r>
          </w:p>
        </w:tc>
      </w:tr>
      <w:tr w:rsidR="00B6794F" w:rsidRPr="00B6794F" w14:paraId="13AF8C5F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2AADC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8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c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1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183E0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4.49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D0CEE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3.76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5D729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1.11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C0B6D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009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F0BA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72D146DF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8C58B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8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c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2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F45B3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07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1ECE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31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AEE2E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13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02962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165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08A29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4EC2F598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8BC24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8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c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3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696E8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4.43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8165A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4.33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E4CE5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.89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8AAA2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454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6E097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0F676B47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4A1E9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8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t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6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42B61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15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109DE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.31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47D7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.63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EF735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326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E7B27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*</w:t>
            </w:r>
          </w:p>
        </w:tc>
      </w:tr>
      <w:tr w:rsidR="00B6794F" w:rsidRPr="00B6794F" w14:paraId="02BE4B0A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B29AF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8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c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5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2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ADC77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63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89C6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.07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590E2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.08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40A0A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264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1F69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66B4F0F1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170FC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C 18:2 10,13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3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84FCA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58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9B380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.27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b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81B67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4.25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01975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366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D6B94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*</w:t>
            </w:r>
          </w:p>
        </w:tc>
      </w:tr>
      <w:tr w:rsidR="00B6794F" w:rsidRPr="00B6794F" w14:paraId="30E42496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C4822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8:2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t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9,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c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5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8207D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40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3109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46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10929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08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95796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089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212B2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*</w:t>
            </w:r>
          </w:p>
        </w:tc>
      </w:tr>
      <w:tr w:rsidR="00B6794F" w:rsidRPr="00B6794F" w14:paraId="3BA65E61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C53E0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8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c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16 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A99D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16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D4C77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57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b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B25E8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.58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A035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373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F9E3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</w:t>
            </w:r>
          </w:p>
        </w:tc>
      </w:tr>
      <w:tr w:rsidR="00B6794F" w:rsidRPr="00B6794F" w14:paraId="03A93AB2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F8F5E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8:2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t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0,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c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5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C0B13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02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1B08A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.14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E99C3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4.65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DC2F3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498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CE0D0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*</w:t>
            </w:r>
          </w:p>
        </w:tc>
      </w:tr>
      <w:tr w:rsidR="00B6794F" w:rsidRPr="00B6794F" w14:paraId="0E365918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9C971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8:2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t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2,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c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5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1B910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00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55974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76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58B49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77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D48AF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163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A4141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6D839651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4B892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C 20:0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9A47D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94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81504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48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B30D7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97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D81A5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194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3731A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1</w:t>
            </w:r>
          </w:p>
        </w:tc>
      </w:tr>
      <w:tr w:rsidR="00B6794F" w:rsidRPr="00B6794F" w14:paraId="07661D50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A9483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20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t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5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065C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21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DEE7F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40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33822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24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D3A75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128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866A2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32F31257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F2BF9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20:1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c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1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6EC36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24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0BE18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2.79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9568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94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9D256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166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6FDC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*</w:t>
            </w:r>
          </w:p>
        </w:tc>
      </w:tr>
      <w:tr w:rsidR="00B6794F" w:rsidRPr="00B6794F" w14:paraId="7E6B6A35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7F800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18:2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t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0,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c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12(CLA)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21BA6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12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B8EB0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39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b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DD88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80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927D6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177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A0054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</w:t>
            </w:r>
          </w:p>
        </w:tc>
      </w:tr>
      <w:tr w:rsidR="00B6794F" w:rsidRPr="00B6794F" w14:paraId="1C87ED8C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66F55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20:3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n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-6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A084A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7.72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CD4D4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6.74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b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D899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5.91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4C8D1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474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8B4AB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</w:t>
            </w:r>
          </w:p>
        </w:tc>
      </w:tr>
      <w:tr w:rsidR="00B6794F" w:rsidRPr="00B6794F" w14:paraId="7C50CC96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0DD24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20:4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n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-6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07A49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6.45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FEB95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6.18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D7B49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5.90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F764A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957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9B566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3AC1BA16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5A215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lastRenderedPageBreak/>
              <w:t>C 24:0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7E8C1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16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907E3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33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045C9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16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2244E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064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7C0F0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NS</w:t>
            </w:r>
          </w:p>
        </w:tc>
      </w:tr>
      <w:tr w:rsidR="00B6794F" w:rsidRPr="00B6794F" w14:paraId="32B805DE" w14:textId="77777777" w:rsidTr="006F1215">
        <w:trPr>
          <w:trHeight w:val="345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CC46C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20:5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n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-3 (EPA)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82253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8.25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9A1BF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9.74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EDCD2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5.76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A6C95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689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4798D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**</w:t>
            </w:r>
          </w:p>
        </w:tc>
      </w:tr>
      <w:tr w:rsidR="00B6794F" w:rsidRPr="00B6794F" w14:paraId="30ED5F58" w14:textId="77777777" w:rsidTr="006F1215">
        <w:trPr>
          <w:trHeight w:val="345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5E1D9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 22:6 </w:t>
            </w:r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n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-3 (DHA)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6379F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.00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096EA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3.44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A8C24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4.88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F0197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256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CE6C1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**</w:t>
            </w:r>
          </w:p>
        </w:tc>
      </w:tr>
      <w:tr w:rsidR="00B6794F" w:rsidRPr="00B6794F" w14:paraId="34B3C90A" w14:textId="77777777" w:rsidTr="006F1215">
        <w:trPr>
          <w:trHeight w:val="300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F75BB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Unidentified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45AB4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93.60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88814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10.74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93531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15.24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A6F0A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4.899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2D575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*</w:t>
            </w:r>
          </w:p>
        </w:tc>
      </w:tr>
      <w:tr w:rsidR="00B6794F" w:rsidRPr="00B6794F" w14:paraId="6EFFF16E" w14:textId="77777777" w:rsidTr="006F1215">
        <w:trPr>
          <w:trHeight w:val="345"/>
        </w:trPr>
        <w:tc>
          <w:tcPr>
            <w:tcW w:w="1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B6577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proofErr w:type="spellStart"/>
            <w:r w:rsidRPr="00B6794F">
              <w:rPr>
                <w:rFonts w:eastAsia="Times New Roman" w:cstheme="minorHAnsi"/>
                <w:color w:val="000000"/>
                <w:lang w:eastAsia="en-IE"/>
              </w:rPr>
              <w:t>Atherogenicity</w:t>
            </w:r>
            <w:proofErr w:type="spellEnd"/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 index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4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 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07679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72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DDDB1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70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7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EB20F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59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1AC5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032</w:t>
            </w:r>
          </w:p>
        </w:tc>
        <w:tc>
          <w:tcPr>
            <w:tcW w:w="5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E2721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</w:t>
            </w:r>
          </w:p>
        </w:tc>
      </w:tr>
      <w:tr w:rsidR="00B6794F" w:rsidRPr="00B6794F" w14:paraId="27AC674C" w14:textId="77777777" w:rsidTr="006F1215">
        <w:trPr>
          <w:trHeight w:val="345"/>
        </w:trPr>
        <w:tc>
          <w:tcPr>
            <w:tcW w:w="14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DFDFF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proofErr w:type="spellStart"/>
            <w:r w:rsidRPr="00B6794F">
              <w:rPr>
                <w:rFonts w:eastAsia="Times New Roman" w:cstheme="minorHAnsi"/>
                <w:color w:val="000000"/>
                <w:lang w:eastAsia="en-IE"/>
              </w:rPr>
              <w:t>Thrombogenic</w:t>
            </w:r>
            <w:proofErr w:type="spellEnd"/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 index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 xml:space="preserve">4 </w:t>
            </w:r>
          </w:p>
        </w:tc>
        <w:tc>
          <w:tcPr>
            <w:tcW w:w="78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61559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44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86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DDEF5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41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a</w:t>
            </w:r>
          </w:p>
        </w:tc>
        <w:tc>
          <w:tcPr>
            <w:tcW w:w="7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F3EDC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1.07</w:t>
            </w: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50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B6074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0.065</w:t>
            </w:r>
          </w:p>
        </w:tc>
        <w:tc>
          <w:tcPr>
            <w:tcW w:w="56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01683" w14:textId="77777777" w:rsidR="00B6794F" w:rsidRPr="00B6794F" w:rsidRDefault="00B6794F" w:rsidP="00C33AB6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***</w:t>
            </w:r>
          </w:p>
        </w:tc>
      </w:tr>
      <w:tr w:rsidR="00B6794F" w:rsidRPr="00B6794F" w14:paraId="5E827BB4" w14:textId="77777777" w:rsidTr="006F1215">
        <w:trPr>
          <w:trHeight w:val="345"/>
        </w:trPr>
        <w:tc>
          <w:tcPr>
            <w:tcW w:w="5000" w:type="pct"/>
            <w:gridSpan w:val="6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6CB107BB" w14:textId="67CDFC04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CLA = conjugated linoleic acid, EPA = Eicosapentaenoic acid, DHA = Docosahexaenoic acid, SFA = saturated fatty acids, MUFA= monounsaturated fatty acids, PU</w:t>
            </w:r>
            <w:r w:rsidR="00C33AB6">
              <w:rPr>
                <w:rFonts w:eastAsia="Times New Roman" w:cstheme="minorHAnsi"/>
                <w:color w:val="000000"/>
                <w:lang w:eastAsia="en-IE"/>
              </w:rPr>
              <w:t>FA= polyunsaturated fatty acids</w:t>
            </w:r>
          </w:p>
        </w:tc>
      </w:tr>
      <w:tr w:rsidR="00B6794F" w:rsidRPr="00B6794F" w14:paraId="34F4EB7F" w14:textId="77777777" w:rsidTr="006F1215">
        <w:trPr>
          <w:trHeight w:val="345"/>
        </w:trPr>
        <w:tc>
          <w:tcPr>
            <w:tcW w:w="5000" w:type="pct"/>
            <w:gridSpan w:val="6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0A273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1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o-eluted with C 17:0 </w:t>
            </w:r>
            <w:proofErr w:type="spellStart"/>
            <w:r w:rsidRPr="00B6794F">
              <w:rPr>
                <w:rFonts w:eastAsia="Times New Roman" w:cstheme="minorHAnsi"/>
                <w:i/>
                <w:iCs/>
                <w:color w:val="000000"/>
                <w:lang w:eastAsia="en-IE"/>
              </w:rPr>
              <w:t>anteiso</w:t>
            </w:r>
            <w:proofErr w:type="spellEnd"/>
          </w:p>
        </w:tc>
      </w:tr>
      <w:tr w:rsidR="00B6794F" w:rsidRPr="00B6794F" w14:paraId="6ACD95F1" w14:textId="77777777" w:rsidTr="006F1215">
        <w:trPr>
          <w:trHeight w:val="345"/>
        </w:trPr>
        <w:tc>
          <w:tcPr>
            <w:tcW w:w="5000" w:type="pct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B392F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2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co-eluted with C18:2 10</w:t>
            </w:r>
            <w:proofErr w:type="gramStart"/>
            <w:r w:rsidRPr="00B6794F">
              <w:rPr>
                <w:rFonts w:eastAsia="Times New Roman" w:cstheme="minorHAnsi"/>
                <w:color w:val="000000"/>
                <w:lang w:eastAsia="en-IE"/>
              </w:rPr>
              <w:t>,14</w:t>
            </w:r>
            <w:proofErr w:type="gramEnd"/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 and C19:0</w:t>
            </w:r>
          </w:p>
        </w:tc>
      </w:tr>
      <w:tr w:rsidR="00B6794F" w:rsidRPr="00B6794F" w14:paraId="0EE63B79" w14:textId="77777777" w:rsidTr="006F1215">
        <w:trPr>
          <w:trHeight w:val="345"/>
        </w:trPr>
        <w:tc>
          <w:tcPr>
            <w:tcW w:w="5000" w:type="pct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E1E88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3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>co-eluted with C18:2, 11,14</w:t>
            </w:r>
          </w:p>
        </w:tc>
      </w:tr>
      <w:tr w:rsidR="00B6794F" w:rsidRPr="00B6794F" w14:paraId="3C58CFF1" w14:textId="77777777" w:rsidTr="006F1215">
        <w:trPr>
          <w:trHeight w:val="345"/>
        </w:trPr>
        <w:tc>
          <w:tcPr>
            <w:tcW w:w="5000" w:type="pct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4525F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vertAlign w:val="superscript"/>
                <w:lang w:eastAsia="en-IE"/>
              </w:rPr>
              <w:t>4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Calculated as described by 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fldChar w:fldCharType="begin"/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instrText xml:space="preserve"> ADDIN EN.CITE &lt;EndNote&gt;&lt;Cite AuthorYear="1"&gt;&lt;Author&gt;Ulbricht&lt;/Author&gt;&lt;Year&gt;1991&lt;/Year&gt;&lt;RecNum&gt;367&lt;/RecNum&gt;&lt;DisplayText&gt;Ulbricht and Southgate (1991)&lt;/DisplayText&gt;&lt;record&gt;&lt;rec-number&gt;367&lt;/rec-number&gt;&lt;foreign-keys&gt;&lt;key app="EN" db-id="tesrapf0dr2vtfeeatrx2wz3dafvzwsr09z9" timestamp="1628688279"&gt;367&lt;/key&gt;&lt;/foreign-keys&gt;&lt;ref-type name="Journal Article"&gt;17&lt;/ref-type&gt;&lt;contributors&gt;&lt;authors&gt;&lt;author&gt;Ulbricht, T.L.V.&lt;/author&gt;&lt;author&gt;Southgate, D.A.T.&lt;/author&gt;&lt;/authors&gt;&lt;/contributors&gt;&lt;titles&gt;&lt;title&gt;Coronary heart disease: seven dietary factors&lt;/title&gt;&lt;secondary-title&gt;The Lancet&lt;/secondary-title&gt;&lt;/titles&gt;&lt;periodical&gt;&lt;full-title&gt;The lancet&lt;/full-title&gt;&lt;/periodical&gt;&lt;pages&gt;985-992&lt;/pages&gt;&lt;volume&gt;338&lt;/volume&gt;&lt;number&gt;8773&lt;/number&gt;&lt;dates&gt;&lt;year&gt;1991&lt;/year&gt;&lt;/dates&gt;&lt;isbn&gt;0140-6736&lt;/isbn&gt;&lt;urls&gt;&lt;/urls&gt;&lt;/record&gt;&lt;/Cite&gt;&lt;/EndNote&gt;</w:instrTex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fldChar w:fldCharType="separate"/>
            </w:r>
            <w:r w:rsidRPr="00B6794F">
              <w:rPr>
                <w:rFonts w:eastAsia="Times New Roman" w:cstheme="minorHAnsi"/>
                <w:noProof/>
                <w:color w:val="000000"/>
                <w:lang w:eastAsia="en-IE"/>
              </w:rPr>
              <w:t>Ulbricht and Southgate (1991)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fldChar w:fldCharType="end"/>
            </w:r>
          </w:p>
        </w:tc>
      </w:tr>
      <w:tr w:rsidR="00B6794F" w:rsidRPr="00B6794F" w14:paraId="24288F7C" w14:textId="77777777" w:rsidTr="006F1215">
        <w:trPr>
          <w:trHeight w:val="345"/>
        </w:trPr>
        <w:tc>
          <w:tcPr>
            <w:tcW w:w="5000" w:type="pct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2E2AB1" w14:textId="67BEEB28" w:rsidR="00B6794F" w:rsidRPr="00B6794F" w:rsidRDefault="005D0BCE" w:rsidP="00C33AB6">
            <w:pPr>
              <w:spacing w:after="0" w:line="240" w:lineRule="auto"/>
              <w:rPr>
                <w:rFonts w:eastAsia="Times New Roman" w:cstheme="minorHAnsi"/>
                <w:color w:val="000000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>S.E.M</w:t>
            </w:r>
            <w:r w:rsidR="00B6794F" w:rsidRPr="00B6794F">
              <w:rPr>
                <w:rFonts w:eastAsia="Times New Roman" w:cstheme="minorHAnsi"/>
                <w:color w:val="000000"/>
                <w:lang w:eastAsia="en-IE"/>
              </w:rPr>
              <w:t>. standard error of the mean</w:t>
            </w:r>
          </w:p>
        </w:tc>
      </w:tr>
      <w:tr w:rsidR="00B6794F" w:rsidRPr="00B6794F" w14:paraId="23CF705E" w14:textId="77777777" w:rsidTr="006F1215">
        <w:trPr>
          <w:trHeight w:val="345"/>
        </w:trPr>
        <w:tc>
          <w:tcPr>
            <w:tcW w:w="5000" w:type="pct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1550F4" w14:textId="77777777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vertAlign w:val="superscript"/>
                <w:lang w:eastAsia="en-IE"/>
              </w:rPr>
            </w:pPr>
            <w:proofErr w:type="spellStart"/>
            <w:r w:rsidRPr="00B6794F">
              <w:rPr>
                <w:rFonts w:eastAsia="Times New Roman" w:cstheme="minorHAnsi"/>
                <w:color w:val="000000"/>
                <w:lang w:eastAsia="en-IE"/>
              </w:rPr>
              <w:t>a,b,c</w:t>
            </w:r>
            <w:proofErr w:type="spellEnd"/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 means within a row with different superscripts differ (</w:t>
            </w:r>
            <w:r w:rsidRPr="00997B73">
              <w:rPr>
                <w:rFonts w:eastAsia="Times New Roman" w:cstheme="minorHAnsi"/>
                <w:i/>
                <w:color w:val="000000"/>
                <w:lang w:eastAsia="en-IE"/>
              </w:rPr>
              <w:t>P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 &lt; 0.05)</w:t>
            </w:r>
          </w:p>
        </w:tc>
      </w:tr>
      <w:tr w:rsidR="00B6794F" w:rsidRPr="00B6794F" w14:paraId="42CBAF35" w14:textId="77777777" w:rsidTr="006F1215">
        <w:trPr>
          <w:trHeight w:val="345"/>
        </w:trPr>
        <w:tc>
          <w:tcPr>
            <w:tcW w:w="5000" w:type="pct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1683D0" w14:textId="728053BB" w:rsidR="00B6794F" w:rsidRPr="00B6794F" w:rsidRDefault="00B6794F" w:rsidP="00C33AB6">
            <w:pPr>
              <w:spacing w:after="0" w:line="240" w:lineRule="auto"/>
              <w:rPr>
                <w:rFonts w:eastAsia="Times New Roman" w:cstheme="minorHAnsi"/>
                <w:color w:val="000000"/>
                <w:vertAlign w:val="superscript"/>
                <w:lang w:eastAsia="en-IE"/>
              </w:rPr>
            </w:pP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NS = non-significant, * </w:t>
            </w:r>
            <w:r w:rsidRPr="00997B73">
              <w:rPr>
                <w:rFonts w:eastAsia="Times New Roman" w:cstheme="minorHAnsi"/>
                <w:i/>
                <w:color w:val="000000"/>
                <w:lang w:eastAsia="en-IE"/>
              </w:rPr>
              <w:t>P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 &lt; 0.05, ** </w:t>
            </w:r>
            <w:r w:rsidRPr="00997B73">
              <w:rPr>
                <w:rFonts w:eastAsia="Times New Roman" w:cstheme="minorHAnsi"/>
                <w:i/>
                <w:color w:val="000000"/>
                <w:lang w:eastAsia="en-IE"/>
              </w:rPr>
              <w:t>P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 &lt; 0.01, ***</w:t>
            </w:r>
            <w:r w:rsidR="00997B73">
              <w:rPr>
                <w:rFonts w:eastAsia="Times New Roman" w:cstheme="minorHAnsi"/>
                <w:color w:val="000000"/>
                <w:lang w:eastAsia="en-IE"/>
              </w:rPr>
              <w:t xml:space="preserve"> </w:t>
            </w:r>
            <w:r w:rsidRPr="00997B73">
              <w:rPr>
                <w:rFonts w:eastAsia="Times New Roman" w:cstheme="minorHAnsi"/>
                <w:i/>
                <w:color w:val="000000"/>
                <w:lang w:eastAsia="en-IE"/>
              </w:rPr>
              <w:t>P</w:t>
            </w:r>
            <w:r w:rsidRPr="00B6794F">
              <w:rPr>
                <w:rFonts w:eastAsia="Times New Roman" w:cstheme="minorHAnsi"/>
                <w:color w:val="000000"/>
                <w:lang w:eastAsia="en-IE"/>
              </w:rPr>
              <w:t xml:space="preserve"> &lt; 0.001</w:t>
            </w:r>
          </w:p>
        </w:tc>
      </w:tr>
    </w:tbl>
    <w:p w14:paraId="5700A9EC" w14:textId="41200813" w:rsidR="00930DD6" w:rsidRDefault="00930DD6"/>
    <w:tbl>
      <w:tblPr>
        <w:tblW w:w="8931" w:type="dxa"/>
        <w:tblInd w:w="108" w:type="dxa"/>
        <w:tblLook w:val="04A0" w:firstRow="1" w:lastRow="0" w:firstColumn="1" w:lastColumn="0" w:noHBand="0" w:noVBand="1"/>
      </w:tblPr>
      <w:tblGrid>
        <w:gridCol w:w="3686"/>
        <w:gridCol w:w="1701"/>
        <w:gridCol w:w="1701"/>
        <w:gridCol w:w="1843"/>
      </w:tblGrid>
      <w:tr w:rsidR="009D386F" w:rsidRPr="009D386F" w14:paraId="726AC5E3" w14:textId="77777777" w:rsidTr="00C33AB6">
        <w:trPr>
          <w:trHeight w:val="300"/>
        </w:trPr>
        <w:tc>
          <w:tcPr>
            <w:tcW w:w="8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D8957" w14:textId="2C5C40A9" w:rsidR="009D386F" w:rsidRPr="009D386F" w:rsidRDefault="009D386F" w:rsidP="000F2A02">
            <w:pPr>
              <w:spacing w:after="0" w:line="240" w:lineRule="auto"/>
              <w:jc w:val="both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075DBD"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  <w:t>Supplementary Table 4</w:t>
            </w:r>
            <w:r w:rsidRPr="00075DBD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The </w:t>
            </w:r>
            <w:r w:rsidR="00C33AB6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mineral </w:t>
            </w:r>
            <w:r w:rsidR="00C33AB6" w:rsidRPr="00075DBD">
              <w:rPr>
                <w:rFonts w:ascii="Calibri" w:eastAsia="Times New Roman" w:hAnsi="Calibri" w:cs="Calibri"/>
                <w:color w:val="000000"/>
                <w:lang w:eastAsia="en-IE"/>
              </w:rPr>
              <w:t>nutriti</w:t>
            </w:r>
            <w:r w:rsidR="00C33AB6">
              <w:rPr>
                <w:rFonts w:ascii="Calibri" w:eastAsia="Times New Roman" w:hAnsi="Calibri" w:cs="Calibri"/>
                <w:color w:val="000000"/>
                <w:lang w:eastAsia="en-IE"/>
              </w:rPr>
              <w:t>onal</w:t>
            </w: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</w:t>
            </w:r>
            <w:r w:rsidR="00C33AB6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proportion </w:t>
            </w: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(</w:t>
            </w:r>
            <w:r w:rsidR="00C33AB6" w:rsidRPr="00C33AB6">
              <w:rPr>
                <w:rFonts w:ascii="Calibri" w:eastAsia="Times New Roman" w:hAnsi="Calibri" w:cs="Calibri"/>
                <w:color w:val="000000"/>
                <w:lang w:eastAsia="en-IE"/>
              </w:rPr>
              <w:t>mineral concentra</w:t>
            </w:r>
            <w:r w:rsidR="00C33AB6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tion in a 100 g meat serving </w:t>
            </w:r>
            <w:r w:rsidR="00C33AB6" w:rsidRPr="00C33AB6">
              <w:rPr>
                <w:rFonts w:ascii="Calibri" w:eastAsia="Times New Roman" w:hAnsi="Calibri" w:cs="Calibri"/>
                <w:color w:val="000000"/>
                <w:lang w:eastAsia="en-IE"/>
              </w:rPr>
              <w:t>expressed against minera</w:t>
            </w:r>
            <w:r w:rsidR="00C33AB6">
              <w:rPr>
                <w:rFonts w:ascii="Calibri" w:eastAsia="Times New Roman" w:hAnsi="Calibri" w:cs="Calibri"/>
                <w:color w:val="000000"/>
                <w:lang w:eastAsia="en-IE"/>
              </w:rPr>
              <w:t>l recommended daily intake</w:t>
            </w: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) from the </w:t>
            </w:r>
            <w:r w:rsidRPr="009D386F">
              <w:rPr>
                <w:rFonts w:ascii="Calibri" w:eastAsia="Times New Roman" w:hAnsi="Calibri" w:cs="Calibri"/>
                <w:i/>
                <w:color w:val="000000"/>
                <w:lang w:eastAsia="en-IE"/>
              </w:rPr>
              <w:t xml:space="preserve">longissimus </w:t>
            </w:r>
            <w:proofErr w:type="spellStart"/>
            <w:r w:rsidRPr="009D386F">
              <w:rPr>
                <w:rFonts w:ascii="Calibri" w:eastAsia="Times New Roman" w:hAnsi="Calibri" w:cs="Calibri"/>
                <w:i/>
                <w:color w:val="000000"/>
                <w:lang w:eastAsia="en-IE"/>
              </w:rPr>
              <w:t>lumborum</w:t>
            </w:r>
            <w:proofErr w:type="spellEnd"/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muscle of </w:t>
            </w:r>
            <w:proofErr w:type="spellStart"/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suckler</w:t>
            </w:r>
            <w:proofErr w:type="spellEnd"/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bred steers on different production systems </w:t>
            </w:r>
            <w:r w:rsidR="000F2A02" w:rsidRPr="000F2A02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(Grain = finished on </w:t>
            </w:r>
            <w:r w:rsidR="000F2A02" w:rsidRPr="000F2A02">
              <w:rPr>
                <w:rFonts w:ascii="Calibri" w:eastAsia="Times New Roman" w:hAnsi="Calibri" w:cs="Calibri"/>
                <w:i/>
                <w:color w:val="000000"/>
                <w:lang w:eastAsia="en-IE"/>
              </w:rPr>
              <w:t>ad libitum</w:t>
            </w:r>
            <w:r w:rsidR="000F2A02" w:rsidRPr="000F2A02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concentrates at 21 months of age; Silage + grain = finished on grass silage plus 3.5 kg concentrate dry matter at 24 months of age; and Forage = finished at pasture (forage-only) at 28 months of age).</w:t>
            </w:r>
          </w:p>
        </w:tc>
      </w:tr>
      <w:tr w:rsidR="009D386F" w:rsidRPr="009D386F" w14:paraId="3592A4FB" w14:textId="77777777" w:rsidTr="00C33AB6">
        <w:trPr>
          <w:trHeight w:val="300"/>
        </w:trPr>
        <w:tc>
          <w:tcPr>
            <w:tcW w:w="36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369C44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 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15877D" w14:textId="77777777" w:rsidR="009D386F" w:rsidRPr="000F2A02" w:rsidRDefault="009D386F" w:rsidP="009D386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eastAsia="en-IE"/>
              </w:rPr>
            </w:pPr>
            <w:r w:rsidRPr="000F2A02">
              <w:rPr>
                <w:rFonts w:ascii="Calibri" w:eastAsia="Times New Roman" w:hAnsi="Calibri" w:cs="Calibri"/>
                <w:b/>
                <w:color w:val="000000"/>
                <w:lang w:eastAsia="en-IE"/>
              </w:rPr>
              <w:t>Grain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FB9563" w14:textId="77777777" w:rsidR="009D386F" w:rsidRPr="000F2A02" w:rsidRDefault="009D386F" w:rsidP="009D386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eastAsia="en-IE"/>
              </w:rPr>
            </w:pPr>
            <w:r w:rsidRPr="000F2A02">
              <w:rPr>
                <w:rFonts w:ascii="Calibri" w:eastAsia="Times New Roman" w:hAnsi="Calibri" w:cs="Calibri"/>
                <w:b/>
                <w:color w:val="000000"/>
                <w:lang w:eastAsia="en-IE"/>
              </w:rPr>
              <w:t>Silage + grain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9EBBAE" w14:textId="77777777" w:rsidR="009D386F" w:rsidRPr="000F2A02" w:rsidRDefault="009D386F" w:rsidP="009D386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eastAsia="en-IE"/>
              </w:rPr>
            </w:pPr>
            <w:r w:rsidRPr="000F2A02">
              <w:rPr>
                <w:rFonts w:ascii="Calibri" w:eastAsia="Times New Roman" w:hAnsi="Calibri" w:cs="Calibri"/>
                <w:b/>
                <w:color w:val="000000"/>
                <w:lang w:eastAsia="en-IE"/>
              </w:rPr>
              <w:t>Forage</w:t>
            </w:r>
          </w:p>
        </w:tc>
      </w:tr>
      <w:tr w:rsidR="009D386F" w:rsidRPr="009D386F" w14:paraId="502720CE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FEF73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u w:val="single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u w:val="single"/>
                <w:lang w:eastAsia="en-IE"/>
              </w:rPr>
              <w:t>Vitamin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1E672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u w:val="single"/>
                <w:lang w:eastAsia="en-IE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26AD3" w14:textId="77777777" w:rsidR="009D386F" w:rsidRPr="009D386F" w:rsidRDefault="009D386F" w:rsidP="009D386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E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8D81A" w14:textId="77777777" w:rsidR="009D386F" w:rsidRPr="009D386F" w:rsidRDefault="009D386F" w:rsidP="009D386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E"/>
              </w:rPr>
            </w:pPr>
          </w:p>
        </w:tc>
      </w:tr>
      <w:tr w:rsidR="009D386F" w:rsidRPr="009D386F" w14:paraId="230B57A8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263FE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Vitamin E (alpha-tocopherol)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2C2FE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F5B33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A6D98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3</w:t>
            </w:r>
          </w:p>
        </w:tc>
      </w:tr>
      <w:tr w:rsidR="009D386F" w:rsidRPr="009D386F" w14:paraId="15A0A3AD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E9031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u w:val="single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u w:val="single"/>
                <w:lang w:eastAsia="en-IE"/>
              </w:rPr>
              <w:t>Major mineral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E5834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u w:val="single"/>
                <w:lang w:eastAsia="en-IE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AA9C4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E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FAD1B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E"/>
              </w:rPr>
            </w:pPr>
          </w:p>
        </w:tc>
      </w:tr>
      <w:tr w:rsidR="009D386F" w:rsidRPr="009D386F" w14:paraId="5A34465D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3E689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Calcium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FE292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3DBD9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5E162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1</w:t>
            </w:r>
          </w:p>
        </w:tc>
      </w:tr>
      <w:tr w:rsidR="009D386F" w:rsidRPr="009D386F" w14:paraId="0CE3E4B7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C4EDB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Phosphoru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9DEB5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3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1939B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29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87095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29</w:t>
            </w:r>
          </w:p>
        </w:tc>
      </w:tr>
      <w:tr w:rsidR="009D386F" w:rsidRPr="009D386F" w14:paraId="6DD6192D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9F921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Potassium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726C0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1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683B1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70561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12</w:t>
            </w:r>
          </w:p>
        </w:tc>
      </w:tr>
      <w:tr w:rsidR="009D386F" w:rsidRPr="009D386F" w14:paraId="5065584F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0C35D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Magnesium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3B5E7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64712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14373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8</w:t>
            </w:r>
          </w:p>
        </w:tc>
      </w:tr>
      <w:tr w:rsidR="009D386F" w:rsidRPr="009D386F" w14:paraId="1428B7A3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9BE1E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Sodium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F628F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4E3BD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190B1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3</w:t>
            </w:r>
          </w:p>
        </w:tc>
      </w:tr>
      <w:tr w:rsidR="009D386F" w:rsidRPr="009D386F" w14:paraId="7B1202DD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999D0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u w:val="single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u w:val="single"/>
                <w:lang w:eastAsia="en-IE"/>
              </w:rPr>
              <w:t>Trace mineral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ECA34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u w:val="single"/>
                <w:lang w:eastAsia="en-IE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020A8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E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198DD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E"/>
              </w:rPr>
            </w:pPr>
          </w:p>
        </w:tc>
      </w:tr>
      <w:tr w:rsidR="009D386F" w:rsidRPr="009D386F" w14:paraId="131B0F7C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4DB69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Iro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2371E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1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949FF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17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89C26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16</w:t>
            </w:r>
          </w:p>
        </w:tc>
      </w:tr>
      <w:tr w:rsidR="009D386F" w:rsidRPr="009D386F" w14:paraId="2B758EE8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DCBEF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Manganes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55907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54D24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D31A0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0</w:t>
            </w:r>
          </w:p>
        </w:tc>
      </w:tr>
      <w:tr w:rsidR="009D386F" w:rsidRPr="009D386F" w14:paraId="72146138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83492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Copper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59A28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7D78F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5596B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4</w:t>
            </w:r>
          </w:p>
        </w:tc>
      </w:tr>
      <w:tr w:rsidR="009D386F" w:rsidRPr="009D386F" w14:paraId="1DEB223D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28B38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Zinc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3B026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2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95C3F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2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4D0CE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23</w:t>
            </w:r>
          </w:p>
        </w:tc>
      </w:tr>
      <w:tr w:rsidR="009D386F" w:rsidRPr="009D386F" w14:paraId="1737362A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D48DD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Lea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123CC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.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716F6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.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8AAA5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.</w:t>
            </w:r>
          </w:p>
        </w:tc>
      </w:tr>
      <w:tr w:rsidR="009D386F" w:rsidRPr="009D386F" w14:paraId="3BF2F4A5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5A1E7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Selenium</w:t>
            </w:r>
            <w:bookmarkStart w:id="0" w:name="_GoBack"/>
            <w:bookmarkEnd w:id="0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1010C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4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1F2F1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7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1C943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99</w:t>
            </w:r>
          </w:p>
        </w:tc>
      </w:tr>
      <w:tr w:rsidR="009D386F" w:rsidRPr="009D386F" w14:paraId="0D6A6D10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02798" w14:textId="77777777" w:rsidR="009D386F" w:rsidRPr="009D386F" w:rsidRDefault="009D386F" w:rsidP="009D386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u w:val="single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u w:val="single"/>
                <w:lang w:eastAsia="en-IE"/>
              </w:rPr>
              <w:t>Averag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BE144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u w:val="single"/>
                <w:lang w:eastAsia="en-IE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DA8AD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E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CA673" w14:textId="77777777" w:rsidR="009D386F" w:rsidRPr="009D386F" w:rsidRDefault="009D386F" w:rsidP="00C33A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E"/>
              </w:rPr>
            </w:pPr>
          </w:p>
        </w:tc>
      </w:tr>
      <w:tr w:rsidR="001B1D46" w:rsidRPr="009D386F" w14:paraId="3DC9AFD7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1DB6302" w14:textId="790B23C3" w:rsidR="001B1D46" w:rsidRPr="009D386F" w:rsidRDefault="001B1D46" w:rsidP="001B1D46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i/>
                <w:iCs/>
                <w:color w:val="000000"/>
                <w:lang w:eastAsia="en-IE"/>
              </w:rPr>
              <w:t>Average proportion (without selenium)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872268E" w14:textId="3B67DBD0" w:rsidR="001B1D46" w:rsidRPr="009D386F" w:rsidRDefault="001B1D46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9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E3E05D3" w14:textId="1A688AAA" w:rsidR="001B1D46" w:rsidRPr="009D386F" w:rsidRDefault="001B1D46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9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C72739A" w14:textId="379C55E7" w:rsidR="001B1D46" w:rsidRPr="009D386F" w:rsidRDefault="001B1D46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09</w:t>
            </w:r>
          </w:p>
        </w:tc>
      </w:tr>
      <w:tr w:rsidR="001B1D46" w:rsidRPr="009D386F" w14:paraId="5FBB247D" w14:textId="77777777" w:rsidTr="00C33AB6">
        <w:trPr>
          <w:trHeight w:val="300"/>
        </w:trPr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E6A5C6" w14:textId="77777777" w:rsidR="001B1D46" w:rsidRPr="009D386F" w:rsidRDefault="001B1D46" w:rsidP="001B1D46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i/>
                <w:iCs/>
                <w:color w:val="000000"/>
                <w:lang w:eastAsia="en-IE"/>
              </w:rPr>
              <w:t>Average proportion (with selenium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728828" w14:textId="77777777" w:rsidR="001B1D46" w:rsidRPr="009D386F" w:rsidRDefault="001B1D46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1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DE173C" w14:textId="77777777" w:rsidR="001B1D46" w:rsidRPr="009D386F" w:rsidRDefault="001B1D46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1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2E352F" w14:textId="77777777" w:rsidR="001B1D46" w:rsidRPr="009D386F" w:rsidRDefault="001B1D46" w:rsidP="00C33AB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0.16</w:t>
            </w:r>
          </w:p>
        </w:tc>
      </w:tr>
      <w:tr w:rsidR="001B1D46" w:rsidRPr="009D386F" w14:paraId="6B8BAC2B" w14:textId="77777777" w:rsidTr="00C33AB6">
        <w:trPr>
          <w:trHeight w:val="300"/>
        </w:trPr>
        <w:tc>
          <w:tcPr>
            <w:tcW w:w="8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B4325" w14:textId="0ACFF880" w:rsidR="001B1D46" w:rsidRPr="009D386F" w:rsidRDefault="001B1D46" w:rsidP="00C33AB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R</w:t>
            </w:r>
            <w:r w:rsidR="00C33AB6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ecommended daily intake </w:t>
            </w:r>
            <w:r w:rsidRPr="009D386F">
              <w:rPr>
                <w:rFonts w:ascii="Calibri" w:eastAsia="Times New Roman" w:hAnsi="Calibri" w:cs="Calibri"/>
                <w:color w:val="000000"/>
                <w:lang w:eastAsia="en-IE"/>
              </w:rPr>
              <w:t>source = FSAI (2020) - using European Food Sa</w:t>
            </w:r>
            <w:r w:rsidR="00C33AB6">
              <w:rPr>
                <w:rFonts w:ascii="Calibri" w:eastAsia="Times New Roman" w:hAnsi="Calibri" w:cs="Calibri"/>
                <w:color w:val="000000"/>
                <w:lang w:eastAsia="en-IE"/>
              </w:rPr>
              <w:t>fety Authority reference values</w:t>
            </w:r>
          </w:p>
        </w:tc>
      </w:tr>
    </w:tbl>
    <w:p w14:paraId="634D8D10" w14:textId="26BD26B8" w:rsidR="00F3586E" w:rsidRDefault="00F3586E" w:rsidP="00F3586E"/>
    <w:tbl>
      <w:tblPr>
        <w:tblW w:w="9360" w:type="dxa"/>
        <w:tblLook w:val="04A0" w:firstRow="1" w:lastRow="0" w:firstColumn="1" w:lastColumn="0" w:noHBand="0" w:noVBand="1"/>
      </w:tblPr>
      <w:tblGrid>
        <w:gridCol w:w="2495"/>
        <w:gridCol w:w="1314"/>
        <w:gridCol w:w="1192"/>
        <w:gridCol w:w="952"/>
        <w:gridCol w:w="2225"/>
        <w:gridCol w:w="1182"/>
      </w:tblGrid>
      <w:tr w:rsidR="006F1215" w:rsidRPr="006F1215" w14:paraId="3EE72788" w14:textId="77777777" w:rsidTr="006F1215">
        <w:trPr>
          <w:trHeight w:val="300"/>
        </w:trPr>
        <w:tc>
          <w:tcPr>
            <w:tcW w:w="936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F09C8" w14:textId="0E888759" w:rsidR="006F1215" w:rsidRPr="006F1215" w:rsidRDefault="00075DBD" w:rsidP="000F2A02">
            <w:pPr>
              <w:spacing w:after="0" w:line="240" w:lineRule="auto"/>
              <w:jc w:val="both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>
              <w:rPr>
                <w:rFonts w:ascii="Calibri" w:eastAsia="Times New Roman" w:hAnsi="Calibri" w:cs="Calibri"/>
                <w:b/>
                <w:color w:val="000000"/>
                <w:lang w:eastAsia="en-IE"/>
              </w:rPr>
              <w:lastRenderedPageBreak/>
              <w:t xml:space="preserve">Supplementary </w:t>
            </w:r>
            <w:r w:rsidR="006F1215" w:rsidRPr="006F1215">
              <w:rPr>
                <w:rFonts w:ascii="Calibri" w:eastAsia="Times New Roman" w:hAnsi="Calibri" w:cs="Calibri"/>
                <w:b/>
                <w:color w:val="000000"/>
                <w:lang w:eastAsia="en-IE"/>
              </w:rPr>
              <w:t>T</w:t>
            </w:r>
            <w:r>
              <w:rPr>
                <w:rFonts w:ascii="Calibri" w:eastAsia="Times New Roman" w:hAnsi="Calibri" w:cs="Calibri"/>
                <w:b/>
                <w:color w:val="000000"/>
                <w:lang w:eastAsia="en-IE"/>
              </w:rPr>
              <w:t>able 5</w:t>
            </w:r>
            <w:r w:rsidR="006F1215"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</w:t>
            </w:r>
            <w:r w:rsidR="006F1215" w:rsidRPr="000F2A02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Nutrient index of a steak serving (100g/day) from the </w:t>
            </w:r>
            <w:r w:rsidR="006F1215" w:rsidRPr="000F2A02">
              <w:rPr>
                <w:rFonts w:ascii="Calibri" w:eastAsia="Times New Roman" w:hAnsi="Calibri" w:cs="Calibri"/>
                <w:i/>
                <w:iCs/>
                <w:color w:val="000000"/>
                <w:lang w:eastAsia="en-IE"/>
              </w:rPr>
              <w:t xml:space="preserve">longissimus </w:t>
            </w:r>
            <w:proofErr w:type="spellStart"/>
            <w:r w:rsidR="006F1215" w:rsidRPr="000F2A02">
              <w:rPr>
                <w:rFonts w:ascii="Calibri" w:eastAsia="Times New Roman" w:hAnsi="Calibri" w:cs="Calibri"/>
                <w:i/>
                <w:iCs/>
                <w:color w:val="000000"/>
                <w:lang w:eastAsia="en-IE"/>
              </w:rPr>
              <w:t>lumborum</w:t>
            </w:r>
            <w:proofErr w:type="spellEnd"/>
            <w:r w:rsidR="006F1215" w:rsidRPr="000F2A02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muscle of </w:t>
            </w:r>
            <w:proofErr w:type="spellStart"/>
            <w:r w:rsidR="006F1215" w:rsidRPr="000F2A02">
              <w:rPr>
                <w:rFonts w:ascii="Calibri" w:eastAsia="Times New Roman" w:hAnsi="Calibri" w:cs="Calibri"/>
                <w:color w:val="000000"/>
                <w:lang w:eastAsia="en-IE"/>
              </w:rPr>
              <w:t>suckler</w:t>
            </w:r>
            <w:proofErr w:type="spellEnd"/>
            <w:r w:rsidR="006F1215" w:rsidRPr="000F2A02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bred steers on different production systems </w:t>
            </w:r>
            <w:r w:rsidR="000F2A02" w:rsidRPr="000F2A02">
              <w:rPr>
                <w:rFonts w:eastAsia="Times New Roman" w:cstheme="minorHAnsi"/>
                <w:bCs/>
                <w:color w:val="000000"/>
                <w:lang w:eastAsia="en-IE"/>
              </w:rPr>
              <w:t xml:space="preserve">(Grain = finished on </w:t>
            </w:r>
            <w:r w:rsidR="000F2A02" w:rsidRPr="000F2A02">
              <w:rPr>
                <w:rFonts w:eastAsia="Times New Roman" w:cstheme="minorHAnsi"/>
                <w:bCs/>
                <w:i/>
                <w:color w:val="000000"/>
                <w:lang w:eastAsia="en-IE"/>
              </w:rPr>
              <w:t>ad libitum</w:t>
            </w:r>
            <w:r w:rsidR="000F2A02" w:rsidRPr="000F2A02">
              <w:rPr>
                <w:rFonts w:eastAsia="Times New Roman" w:cstheme="minorHAnsi"/>
                <w:bCs/>
                <w:color w:val="000000"/>
                <w:lang w:eastAsia="en-IE"/>
              </w:rPr>
              <w:t xml:space="preserve"> concentrates at 21 months of age; Silage + grain = finished on grass silage plus 3.5 kg concentrate dry matter at 24 months of age; and Forage = finished at pasture (forage-only) at 28 months of age).</w:t>
            </w:r>
          </w:p>
        </w:tc>
      </w:tr>
      <w:tr w:rsidR="006F1215" w:rsidRPr="006F1215" w14:paraId="28BFD95F" w14:textId="77777777" w:rsidTr="006F1215">
        <w:trPr>
          <w:trHeight w:val="300"/>
        </w:trPr>
        <w:tc>
          <w:tcPr>
            <w:tcW w:w="2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E45922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b/>
                <w:color w:val="000000"/>
                <w:lang w:eastAsia="en-IE"/>
              </w:rPr>
              <w:t>Nutrient/index</w:t>
            </w:r>
          </w:p>
        </w:tc>
        <w:tc>
          <w:tcPr>
            <w:tcW w:w="13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3C4732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b/>
                <w:color w:val="000000"/>
                <w:lang w:eastAsia="en-IE"/>
              </w:rPr>
              <w:t>Unit</w:t>
            </w:r>
          </w:p>
        </w:tc>
        <w:tc>
          <w:tcPr>
            <w:tcW w:w="11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83F479" w14:textId="77777777" w:rsidR="006F1215" w:rsidRPr="006F1215" w:rsidRDefault="006F1215" w:rsidP="00477CB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b/>
                <w:color w:val="000000"/>
                <w:lang w:eastAsia="en-IE"/>
              </w:rPr>
              <w:t>RDI</w:t>
            </w:r>
          </w:p>
        </w:tc>
        <w:tc>
          <w:tcPr>
            <w:tcW w:w="9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469F59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b/>
                <w:color w:val="000000"/>
                <w:lang w:eastAsia="en-IE"/>
              </w:rPr>
              <w:t>Grain</w:t>
            </w:r>
          </w:p>
        </w:tc>
        <w:tc>
          <w:tcPr>
            <w:tcW w:w="22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5BE790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b/>
                <w:color w:val="000000"/>
                <w:lang w:eastAsia="en-IE"/>
              </w:rPr>
              <w:t>Silage + grain</w:t>
            </w:r>
          </w:p>
        </w:tc>
        <w:tc>
          <w:tcPr>
            <w:tcW w:w="11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CF24B3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b/>
                <w:color w:val="000000"/>
                <w:lang w:eastAsia="en-IE"/>
              </w:rPr>
              <w:t>Forage</w:t>
            </w:r>
          </w:p>
        </w:tc>
      </w:tr>
      <w:tr w:rsidR="006F1215" w:rsidRPr="006F1215" w14:paraId="3F81B3AD" w14:textId="77777777" w:rsidTr="006F1215">
        <w:trPr>
          <w:trHeight w:val="300"/>
        </w:trPr>
        <w:tc>
          <w:tcPr>
            <w:tcW w:w="2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2CC07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Protein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A236C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g/day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DE23F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50.25</w:t>
            </w:r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D2FAD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23.8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AE0CE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22.9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F1A53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23.7</w:t>
            </w:r>
          </w:p>
        </w:tc>
      </w:tr>
      <w:tr w:rsidR="006F1215" w:rsidRPr="006F1215" w14:paraId="470DAF84" w14:textId="77777777" w:rsidTr="006F1215">
        <w:trPr>
          <w:trHeight w:val="300"/>
        </w:trPr>
        <w:tc>
          <w:tcPr>
            <w:tcW w:w="2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6BF4C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MUFA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5C370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g/day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79134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37.5</w:t>
            </w:r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A58DA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0.55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F5852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0.71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C1351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0.59</w:t>
            </w:r>
          </w:p>
        </w:tc>
      </w:tr>
      <w:tr w:rsidR="006F1215" w:rsidRPr="006F1215" w14:paraId="190A307E" w14:textId="77777777" w:rsidTr="006F1215">
        <w:trPr>
          <w:trHeight w:val="300"/>
        </w:trPr>
        <w:tc>
          <w:tcPr>
            <w:tcW w:w="2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3316B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EPA+DHA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BC73D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mg/day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74241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250</w:t>
            </w:r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c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5A251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11.3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0A3B8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13.2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5765A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20.6</w:t>
            </w:r>
          </w:p>
        </w:tc>
      </w:tr>
      <w:tr w:rsidR="006F1215" w:rsidRPr="006F1215" w14:paraId="6E2E49CB" w14:textId="77777777" w:rsidTr="006F1215">
        <w:trPr>
          <w:trHeight w:val="300"/>
        </w:trPr>
        <w:tc>
          <w:tcPr>
            <w:tcW w:w="2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3046D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Ca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D9B59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mg/day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D5F53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950</w:t>
            </w:r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d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EE39E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5.29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F16E4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4.46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DF148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5.06</w:t>
            </w:r>
          </w:p>
        </w:tc>
      </w:tr>
      <w:tr w:rsidR="006F1215" w:rsidRPr="006F1215" w14:paraId="0B45D305" w14:textId="77777777" w:rsidTr="006F1215">
        <w:trPr>
          <w:trHeight w:val="300"/>
        </w:trPr>
        <w:tc>
          <w:tcPr>
            <w:tcW w:w="2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1ED82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Fe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131FA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mg/day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6FB92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11</w:t>
            </w:r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d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DD46A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1.65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AA375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1.89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DC9DB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1.71</w:t>
            </w:r>
          </w:p>
        </w:tc>
      </w:tr>
      <w:tr w:rsidR="006F1215" w:rsidRPr="006F1215" w14:paraId="47613252" w14:textId="77777777" w:rsidTr="006F1215">
        <w:trPr>
          <w:trHeight w:val="345"/>
        </w:trPr>
        <w:tc>
          <w:tcPr>
            <w:tcW w:w="2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D0EFB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proofErr w:type="spellStart"/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Riboflavin</w:t>
            </w:r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e</w:t>
            </w:r>
            <w:proofErr w:type="spellEnd"/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47472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mg/day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41B46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1.6</w:t>
            </w:r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d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70873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0.24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BEA35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0.24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4E990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0.24</w:t>
            </w:r>
          </w:p>
        </w:tc>
      </w:tr>
      <w:tr w:rsidR="006F1215" w:rsidRPr="006F1215" w14:paraId="5AAC0B4A" w14:textId="77777777" w:rsidTr="006F1215">
        <w:trPr>
          <w:trHeight w:val="345"/>
        </w:trPr>
        <w:tc>
          <w:tcPr>
            <w:tcW w:w="2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45B1D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proofErr w:type="spellStart"/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Folate</w:t>
            </w:r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e</w:t>
            </w:r>
            <w:proofErr w:type="spellEnd"/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853E2" w14:textId="69EF1650" w:rsidR="006F1215" w:rsidRPr="0019741F" w:rsidRDefault="00D97583" w:rsidP="006F1215">
            <w:pPr>
              <w:spacing w:after="0" w:line="240" w:lineRule="auto"/>
              <w:rPr>
                <w:rFonts w:ascii="Calibri" w:eastAsia="Times New Roman" w:hAnsi="Calibri" w:cs="Calibri"/>
                <w:lang w:eastAsia="en-IE"/>
              </w:rPr>
            </w:pPr>
            <w:r w:rsidRPr="0019741F">
              <w:rPr>
                <w:rFonts w:ascii="Calibri" w:eastAsia="Times New Roman" w:hAnsi="Calibri" w:cs="Calibri"/>
                <w:lang w:eastAsia="en-IE"/>
              </w:rPr>
              <w:t>µ</w:t>
            </w:r>
            <w:r w:rsidR="006F1215" w:rsidRPr="0019741F">
              <w:rPr>
                <w:rFonts w:ascii="Calibri" w:eastAsia="Times New Roman" w:hAnsi="Calibri" w:cs="Calibri"/>
                <w:lang w:eastAsia="en-IE"/>
              </w:rPr>
              <w:t>g/day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6D1C0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330</w:t>
            </w:r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d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9ABFC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16.8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7B87E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16.8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D7A5C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16.8</w:t>
            </w:r>
          </w:p>
        </w:tc>
      </w:tr>
      <w:tr w:rsidR="006F1215" w:rsidRPr="006F1215" w14:paraId="71D430C6" w14:textId="77777777" w:rsidTr="006F1215">
        <w:trPr>
          <w:trHeight w:val="345"/>
        </w:trPr>
        <w:tc>
          <w:tcPr>
            <w:tcW w:w="2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9F6FE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Vitamin B</w:t>
            </w:r>
            <w:r w:rsidRPr="007C31A0">
              <w:rPr>
                <w:rFonts w:ascii="Calibri" w:eastAsia="Times New Roman" w:hAnsi="Calibri" w:cs="Calibri"/>
                <w:color w:val="000000"/>
                <w:vertAlign w:val="subscript"/>
                <w:lang w:eastAsia="en-IE"/>
              </w:rPr>
              <w:t>12</w:t>
            </w:r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e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53155" w14:textId="07842093" w:rsidR="006F1215" w:rsidRPr="0019741F" w:rsidRDefault="00D97583" w:rsidP="006F1215">
            <w:pPr>
              <w:spacing w:after="0" w:line="240" w:lineRule="auto"/>
              <w:rPr>
                <w:rFonts w:ascii="Calibri" w:eastAsia="Times New Roman" w:hAnsi="Calibri" w:cs="Calibri"/>
                <w:lang w:eastAsia="en-IE"/>
              </w:rPr>
            </w:pPr>
            <w:r w:rsidRPr="0019741F">
              <w:rPr>
                <w:rFonts w:ascii="Calibri" w:eastAsia="Times New Roman" w:hAnsi="Calibri" w:cs="Calibri"/>
                <w:lang w:eastAsia="en-IE"/>
              </w:rPr>
              <w:t>µg/day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27987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4</w:t>
            </w:r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d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CD609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2.00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BCE44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2.00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4ECFB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2.00</w:t>
            </w:r>
          </w:p>
        </w:tc>
      </w:tr>
      <w:tr w:rsidR="006F1215" w:rsidRPr="006F1215" w14:paraId="5FE1CA93" w14:textId="77777777" w:rsidTr="006F1215">
        <w:trPr>
          <w:trHeight w:val="300"/>
        </w:trPr>
        <w:tc>
          <w:tcPr>
            <w:tcW w:w="2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002BA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Se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5A1DE" w14:textId="72AB058D" w:rsidR="006F1215" w:rsidRPr="0019741F" w:rsidRDefault="00D97583" w:rsidP="006F1215">
            <w:pPr>
              <w:spacing w:after="0" w:line="240" w:lineRule="auto"/>
              <w:rPr>
                <w:rFonts w:ascii="Calibri" w:eastAsia="Times New Roman" w:hAnsi="Calibri" w:cs="Calibri"/>
                <w:lang w:eastAsia="en-IE"/>
              </w:rPr>
            </w:pPr>
            <w:r w:rsidRPr="0019741F">
              <w:rPr>
                <w:rFonts w:ascii="Calibri" w:eastAsia="Times New Roman" w:hAnsi="Calibri" w:cs="Calibri"/>
                <w:lang w:eastAsia="en-IE"/>
              </w:rPr>
              <w:t>µg/day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F84B5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70</w:t>
            </w:r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d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30366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28.8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62C42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52.6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CAF67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69.2</w:t>
            </w:r>
          </w:p>
        </w:tc>
      </w:tr>
      <w:tr w:rsidR="006F1215" w:rsidRPr="006F1215" w14:paraId="719D0A55" w14:textId="77777777" w:rsidTr="006F1215">
        <w:trPr>
          <w:trHeight w:val="300"/>
        </w:trPr>
        <w:tc>
          <w:tcPr>
            <w:tcW w:w="2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5402B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Zn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B987F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mg/day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6291D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11.45</w:t>
            </w:r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d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4035F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2.62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21214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2.59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C5672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2.61</w:t>
            </w:r>
          </w:p>
        </w:tc>
      </w:tr>
      <w:tr w:rsidR="006F1215" w:rsidRPr="006F1215" w14:paraId="13C32CA6" w14:textId="77777777" w:rsidTr="006F1215">
        <w:trPr>
          <w:trHeight w:val="345"/>
        </w:trPr>
        <w:tc>
          <w:tcPr>
            <w:tcW w:w="2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2648D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proofErr w:type="spellStart"/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Na</w:t>
            </w:r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a</w:t>
            </w:r>
            <w:proofErr w:type="spellEnd"/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850DC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g/day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2E762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1.5</w:t>
            </w:r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d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35DCF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0.05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2CBC7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0.05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07B9E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0.05</w:t>
            </w:r>
          </w:p>
        </w:tc>
      </w:tr>
      <w:tr w:rsidR="006F1215" w:rsidRPr="006F1215" w14:paraId="1259FD41" w14:textId="77777777" w:rsidTr="006F1215">
        <w:trPr>
          <w:trHeight w:val="345"/>
        </w:trPr>
        <w:tc>
          <w:tcPr>
            <w:tcW w:w="2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4A463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proofErr w:type="spellStart"/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SFA</w:t>
            </w:r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a</w:t>
            </w:r>
            <w:proofErr w:type="spellEnd"/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339C3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g/day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BD8D7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25</w:t>
            </w:r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b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A7245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0.60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E8374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0.76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5D06E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0.59</w:t>
            </w:r>
          </w:p>
        </w:tc>
      </w:tr>
      <w:tr w:rsidR="006F1215" w:rsidRPr="006F1215" w14:paraId="1AE4B728" w14:textId="77777777" w:rsidTr="006F1215">
        <w:trPr>
          <w:trHeight w:val="345"/>
        </w:trPr>
        <w:tc>
          <w:tcPr>
            <w:tcW w:w="2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5572AB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1CCB9B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BBF011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F5B88F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B60D82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30F99C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</w:p>
        </w:tc>
      </w:tr>
      <w:tr w:rsidR="006F1215" w:rsidRPr="006F1215" w14:paraId="459AE64F" w14:textId="77777777" w:rsidTr="006F1215">
        <w:trPr>
          <w:trHeight w:val="300"/>
        </w:trPr>
        <w:tc>
          <w:tcPr>
            <w:tcW w:w="2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33912" w14:textId="4075407C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UKNIprot7-2</w:t>
            </w:r>
            <w:r w:rsidR="00D63F1F" w:rsidRPr="00D63F1F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f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14294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% RDI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3F5D8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B1D49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9.9</w:t>
            </w: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F4DBE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9.8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62BCB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10.6</w:t>
            </w:r>
          </w:p>
        </w:tc>
      </w:tr>
      <w:tr w:rsidR="006F1215" w:rsidRPr="006F1215" w14:paraId="482494BA" w14:textId="77777777" w:rsidTr="006F1215">
        <w:trPr>
          <w:trHeight w:val="300"/>
        </w:trPr>
        <w:tc>
          <w:tcPr>
            <w:tcW w:w="24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823D30" w14:textId="31898A61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UKNIprot10-2</w:t>
            </w:r>
            <w:r w:rsidR="00D63F1F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f</w:t>
            </w:r>
          </w:p>
        </w:tc>
        <w:tc>
          <w:tcPr>
            <w:tcW w:w="13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724822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% RDI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461731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F4A0A5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17.5</w:t>
            </w:r>
          </w:p>
        </w:tc>
        <w:tc>
          <w:tcPr>
            <w:tcW w:w="22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C3BEE0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20.7</w:t>
            </w:r>
          </w:p>
        </w:tc>
        <w:tc>
          <w:tcPr>
            <w:tcW w:w="11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7E3E31" w14:textId="77777777" w:rsidR="006F1215" w:rsidRPr="006F1215" w:rsidRDefault="006F1215" w:rsidP="006F12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23.7</w:t>
            </w:r>
          </w:p>
        </w:tc>
      </w:tr>
      <w:tr w:rsidR="006F1215" w:rsidRPr="006F1215" w14:paraId="14DE87E4" w14:textId="77777777" w:rsidTr="006F1215">
        <w:trPr>
          <w:trHeight w:val="345"/>
        </w:trPr>
        <w:tc>
          <w:tcPr>
            <w:tcW w:w="9360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A7385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proofErr w:type="spellStart"/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a</w:t>
            </w: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Nutrients</w:t>
            </w:r>
            <w:proofErr w:type="spellEnd"/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to be discouraged</w:t>
            </w:r>
          </w:p>
        </w:tc>
      </w:tr>
      <w:tr w:rsidR="006F1215" w:rsidRPr="006F1215" w14:paraId="566D5BE2" w14:textId="77777777" w:rsidTr="006F1215">
        <w:trPr>
          <w:trHeight w:val="345"/>
        </w:trPr>
        <w:tc>
          <w:tcPr>
            <w:tcW w:w="936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FEFC0" w14:textId="77777777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RDI; Recommended daily intake/allowance is based on data from </w:t>
            </w:r>
            <w:proofErr w:type="spellStart"/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b</w:t>
            </w: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McCauliffe</w:t>
            </w:r>
            <w:proofErr w:type="spellEnd"/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et al. (2018), </w:t>
            </w:r>
            <w:proofErr w:type="spellStart"/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c</w:t>
            </w: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FSAI</w:t>
            </w:r>
            <w:proofErr w:type="spellEnd"/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(2020) and </w:t>
            </w:r>
            <w:proofErr w:type="spellStart"/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d</w:t>
            </w: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EFSA</w:t>
            </w:r>
            <w:proofErr w:type="spellEnd"/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(2010)</w:t>
            </w:r>
          </w:p>
        </w:tc>
      </w:tr>
      <w:tr w:rsidR="006F1215" w:rsidRPr="006F1215" w14:paraId="6BAEAB8F" w14:textId="77777777" w:rsidTr="006F1215">
        <w:trPr>
          <w:trHeight w:val="345"/>
        </w:trPr>
        <w:tc>
          <w:tcPr>
            <w:tcW w:w="936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AE3B7" w14:textId="4F37CCD5" w:rsidR="006F1215" w:rsidRPr="006F1215" w:rsidRDefault="006F1215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proofErr w:type="spellStart"/>
            <w:proofErr w:type="gramStart"/>
            <w:r w:rsidRPr="006F1215"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e</w:t>
            </w: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Was</w:t>
            </w:r>
            <w:proofErr w:type="spellEnd"/>
            <w:proofErr w:type="gramEnd"/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not measured in this experiment. Values are based from </w:t>
            </w:r>
            <w:proofErr w:type="spellStart"/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McCance</w:t>
            </w:r>
            <w:proofErr w:type="spellEnd"/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and </w:t>
            </w:r>
            <w:proofErr w:type="spellStart"/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Widdowson</w:t>
            </w:r>
            <w:proofErr w:type="spellEnd"/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(2014)</w:t>
            </w:r>
          </w:p>
        </w:tc>
      </w:tr>
      <w:tr w:rsidR="00D63F1F" w:rsidRPr="006F1215" w14:paraId="35FCDB49" w14:textId="77777777" w:rsidTr="006F1215">
        <w:trPr>
          <w:trHeight w:val="345"/>
        </w:trPr>
        <w:tc>
          <w:tcPr>
            <w:tcW w:w="936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6FFAFE" w14:textId="423DEA18" w:rsidR="00D63F1F" w:rsidRPr="00D63F1F" w:rsidRDefault="00D63F1F" w:rsidP="006F121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E"/>
              </w:rPr>
            </w:pPr>
            <w:proofErr w:type="gramStart"/>
            <w:r>
              <w:rPr>
                <w:rFonts w:ascii="Calibri" w:eastAsia="Times New Roman" w:hAnsi="Calibri" w:cs="Calibri"/>
                <w:color w:val="000000"/>
                <w:vertAlign w:val="superscript"/>
                <w:lang w:eastAsia="en-IE"/>
              </w:rPr>
              <w:t>f</w:t>
            </w:r>
            <w:r w:rsidRPr="006F1215">
              <w:rPr>
                <w:rFonts w:ascii="Calibri" w:eastAsia="Times New Roman" w:hAnsi="Calibri" w:cs="Calibri"/>
                <w:color w:val="000000"/>
                <w:lang w:eastAsia="en-IE"/>
              </w:rPr>
              <w:t>UKNIprot7-2</w:t>
            </w:r>
            <w:proofErr w:type="gramEnd"/>
            <w:r>
              <w:rPr>
                <w:rFonts w:ascii="Calibri" w:eastAsia="Times New Roman" w:hAnsi="Calibri" w:cs="Calibri"/>
                <w:color w:val="000000"/>
                <w:lang w:eastAsia="en-IE"/>
              </w:rPr>
              <w:t xml:space="preserve"> = </w:t>
            </w:r>
            <w:r>
              <w:t xml:space="preserve">first seven beneficial nutrients (protein, monounsaturated fatty acids, </w:t>
            </w:r>
            <w:r w:rsidRPr="0018442C">
              <w:t>e</w:t>
            </w:r>
            <w:r>
              <w:t>icosapentaenoic acid (EPA) +</w:t>
            </w:r>
            <w:r w:rsidRPr="0018442C">
              <w:t xml:space="preserve"> docosahexaenoic acid (DHA), </w:t>
            </w:r>
            <w:r>
              <w:t>calcium, iron, riboflavin and folate) minus the two harmful (saturated fatty acids and sodium) nutrients. UKNI10-2 is the same equation but includes a further 3 beneficial nutrients (</w:t>
            </w:r>
            <w:r w:rsidR="00C33AB6">
              <w:t>vitamin B</w:t>
            </w:r>
            <w:r w:rsidR="00C33AB6" w:rsidRPr="007C31A0">
              <w:rPr>
                <w:vertAlign w:val="subscript"/>
              </w:rPr>
              <w:t>12</w:t>
            </w:r>
            <w:r w:rsidR="00C33AB6">
              <w:t>, selenium and zinc)</w:t>
            </w:r>
          </w:p>
        </w:tc>
      </w:tr>
    </w:tbl>
    <w:p w14:paraId="5414402A" w14:textId="355D41C3" w:rsidR="00C33AB6" w:rsidRDefault="00C33AB6" w:rsidP="00F3586E"/>
    <w:p w14:paraId="6A842760" w14:textId="77777777" w:rsidR="00C33AB6" w:rsidRDefault="00C33AB6" w:rsidP="00F3586E"/>
    <w:tbl>
      <w:tblPr>
        <w:tblW w:w="5000" w:type="pct"/>
        <w:tblLook w:val="04A0" w:firstRow="1" w:lastRow="0" w:firstColumn="1" w:lastColumn="0" w:noHBand="0" w:noVBand="1"/>
      </w:tblPr>
      <w:tblGrid>
        <w:gridCol w:w="3175"/>
        <w:gridCol w:w="1988"/>
        <w:gridCol w:w="1847"/>
        <w:gridCol w:w="2016"/>
      </w:tblGrid>
      <w:tr w:rsidR="00440F61" w:rsidRPr="00440F61" w14:paraId="22EBE377" w14:textId="77777777" w:rsidTr="00440F61">
        <w:trPr>
          <w:trHeight w:val="315"/>
        </w:trPr>
        <w:tc>
          <w:tcPr>
            <w:tcW w:w="5000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992A7" w14:textId="7E86DAE1" w:rsidR="00440F61" w:rsidRPr="000F2A02" w:rsidRDefault="003465A5" w:rsidP="000F2A02">
            <w:pPr>
              <w:spacing w:after="0" w:line="240" w:lineRule="auto"/>
              <w:jc w:val="both"/>
              <w:rPr>
                <w:rFonts w:eastAsia="Times New Roman" w:cs="Arial"/>
                <w:lang w:eastAsia="en-IE"/>
              </w:rPr>
            </w:pPr>
            <w:r w:rsidRPr="000F2A02">
              <w:rPr>
                <w:rFonts w:eastAsia="Times New Roman" w:cs="Arial"/>
                <w:b/>
                <w:bCs/>
                <w:lang w:eastAsia="en-IE"/>
              </w:rPr>
              <w:t xml:space="preserve">Supplementary </w:t>
            </w:r>
            <w:r w:rsidR="00075DBD" w:rsidRPr="000F2A02">
              <w:rPr>
                <w:rFonts w:eastAsia="Times New Roman" w:cs="Arial"/>
                <w:b/>
                <w:bCs/>
                <w:lang w:eastAsia="en-IE"/>
              </w:rPr>
              <w:t>Table 6</w:t>
            </w:r>
            <w:r w:rsidR="00440F61" w:rsidRPr="000F2A02">
              <w:rPr>
                <w:rFonts w:eastAsia="Times New Roman" w:cs="Arial"/>
                <w:lang w:eastAsia="en-IE"/>
              </w:rPr>
              <w:t xml:space="preserve">. </w:t>
            </w:r>
            <w:r w:rsidR="00AA33D3" w:rsidRPr="000F2A02">
              <w:rPr>
                <w:rFonts w:eastAsia="Times New Roman" w:cs="Arial"/>
                <w:lang w:eastAsia="en-IE"/>
              </w:rPr>
              <w:t xml:space="preserve">Proportion of each </w:t>
            </w:r>
            <w:r w:rsidR="00C33AB6" w:rsidRPr="000F2A02">
              <w:rPr>
                <w:rFonts w:eastAsia="Times New Roman" w:cs="Arial"/>
                <w:lang w:eastAsia="en-IE"/>
              </w:rPr>
              <w:t>greenhouse gas emission (CO</w:t>
            </w:r>
            <w:r w:rsidR="00C33AB6" w:rsidRPr="000F2A02">
              <w:rPr>
                <w:rFonts w:eastAsia="Times New Roman" w:cs="Arial"/>
                <w:vertAlign w:val="subscript"/>
                <w:lang w:eastAsia="en-IE"/>
              </w:rPr>
              <w:t>2</w:t>
            </w:r>
            <w:r w:rsidR="00C33AB6" w:rsidRPr="000F2A02">
              <w:rPr>
                <w:rFonts w:eastAsia="Times New Roman" w:cs="Arial"/>
                <w:lang w:eastAsia="en-IE"/>
              </w:rPr>
              <w:t>eq.) (</w:t>
            </w:r>
            <w:r w:rsidR="00AA33D3" w:rsidRPr="000F2A02">
              <w:rPr>
                <w:rFonts w:eastAsia="Times New Roman" w:cs="Arial"/>
                <w:lang w:eastAsia="en-IE"/>
              </w:rPr>
              <w:t>GHG</w:t>
            </w:r>
            <w:r w:rsidR="00C33AB6" w:rsidRPr="000F2A02">
              <w:rPr>
                <w:rFonts w:eastAsia="Times New Roman" w:cs="Arial"/>
                <w:lang w:eastAsia="en-IE"/>
              </w:rPr>
              <w:t>)</w:t>
            </w:r>
            <w:r w:rsidR="00440F61" w:rsidRPr="000F2A02">
              <w:rPr>
                <w:rFonts w:eastAsia="Times New Roman" w:cs="Arial"/>
                <w:lang w:eastAsia="en-IE"/>
              </w:rPr>
              <w:t xml:space="preserve"> </w:t>
            </w:r>
            <w:r w:rsidR="00AA33D3" w:rsidRPr="000F2A02">
              <w:rPr>
                <w:rFonts w:eastAsia="Times New Roman" w:cs="Arial"/>
                <w:lang w:eastAsia="en-IE"/>
              </w:rPr>
              <w:t xml:space="preserve">in </w:t>
            </w:r>
            <w:proofErr w:type="spellStart"/>
            <w:r w:rsidR="00AA33D3" w:rsidRPr="000F2A02">
              <w:rPr>
                <w:rFonts w:eastAsia="Times New Roman" w:cs="Arial"/>
                <w:lang w:eastAsia="en-IE"/>
              </w:rPr>
              <w:t>suckler</w:t>
            </w:r>
            <w:proofErr w:type="spellEnd"/>
            <w:r w:rsidR="00AA33D3" w:rsidRPr="000F2A02">
              <w:rPr>
                <w:rFonts w:eastAsia="Times New Roman" w:cs="Arial"/>
                <w:lang w:eastAsia="en-IE"/>
              </w:rPr>
              <w:t xml:space="preserve"> weanling-to-beef-production systems </w:t>
            </w:r>
            <w:r w:rsidR="000F2A02" w:rsidRPr="000F2A02">
              <w:rPr>
                <w:rFonts w:eastAsia="Times New Roman" w:cstheme="minorHAnsi"/>
                <w:bCs/>
                <w:color w:val="000000"/>
                <w:lang w:eastAsia="en-IE"/>
              </w:rPr>
              <w:t xml:space="preserve">(Grain = finished on </w:t>
            </w:r>
            <w:r w:rsidR="000F2A02" w:rsidRPr="000F2A02">
              <w:rPr>
                <w:rFonts w:eastAsia="Times New Roman" w:cstheme="minorHAnsi"/>
                <w:bCs/>
                <w:i/>
                <w:color w:val="000000"/>
                <w:lang w:eastAsia="en-IE"/>
              </w:rPr>
              <w:t>ad libitum</w:t>
            </w:r>
            <w:r w:rsidR="000F2A02" w:rsidRPr="000F2A02">
              <w:rPr>
                <w:rFonts w:eastAsia="Times New Roman" w:cstheme="minorHAnsi"/>
                <w:bCs/>
                <w:color w:val="000000"/>
                <w:lang w:eastAsia="en-IE"/>
              </w:rPr>
              <w:t xml:space="preserve"> concentrates at 21 months of age; Silage + grain = finished on grass silage plus 3.5 kg concentrate dry matter at 24 months of age; and Forage = finished at pasture (forage-only) at 28 months of age).</w:t>
            </w:r>
          </w:p>
        </w:tc>
      </w:tr>
      <w:tr w:rsidR="00440F61" w:rsidRPr="00440F61" w14:paraId="7F1EED13" w14:textId="77777777" w:rsidTr="00AA33D3">
        <w:trPr>
          <w:trHeight w:val="315"/>
        </w:trPr>
        <w:tc>
          <w:tcPr>
            <w:tcW w:w="1797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4E821B0E" w14:textId="77777777" w:rsidR="00440F61" w:rsidRPr="00440F61" w:rsidRDefault="00440F61" w:rsidP="00440F61">
            <w:pPr>
              <w:spacing w:after="0" w:line="240" w:lineRule="auto"/>
              <w:rPr>
                <w:rFonts w:eastAsia="Times New Roman" w:cs="Times New Roman"/>
                <w:lang w:eastAsia="en-IE"/>
              </w:rPr>
            </w:pPr>
            <w:r w:rsidRPr="00440F61">
              <w:rPr>
                <w:rFonts w:eastAsia="Times New Roman" w:cs="Times New Roman"/>
                <w:lang w:eastAsia="en-IE"/>
              </w:rPr>
              <w:t> </w:t>
            </w:r>
          </w:p>
        </w:tc>
        <w:tc>
          <w:tcPr>
            <w:tcW w:w="3203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054C538" w14:textId="7BBBD2C9" w:rsidR="00440F61" w:rsidRPr="00440F61" w:rsidRDefault="001A4843" w:rsidP="00440F61">
            <w:pPr>
              <w:spacing w:after="0" w:line="240" w:lineRule="auto"/>
              <w:jc w:val="center"/>
              <w:rPr>
                <w:rFonts w:eastAsia="Times New Roman" w:cs="Times New Roman"/>
                <w:lang w:eastAsia="en-IE"/>
              </w:rPr>
            </w:pPr>
            <w:r w:rsidRPr="001A4843">
              <w:rPr>
                <w:rFonts w:eastAsia="Times New Roman" w:cs="Times New Roman"/>
                <w:lang w:eastAsia="en-IE"/>
              </w:rPr>
              <w:t>Wea</w:t>
            </w:r>
            <w:r>
              <w:rPr>
                <w:rFonts w:eastAsia="Times New Roman" w:cs="Times New Roman"/>
                <w:lang w:eastAsia="en-IE"/>
              </w:rPr>
              <w:t>nling-to-beef production system</w:t>
            </w:r>
            <w:r w:rsidR="00440F61" w:rsidRPr="00440F61">
              <w:rPr>
                <w:rFonts w:eastAsia="Times New Roman" w:cs="Times New Roman"/>
                <w:vertAlign w:val="superscript"/>
                <w:lang w:eastAsia="en-IE"/>
              </w:rPr>
              <w:t>1</w:t>
            </w:r>
          </w:p>
        </w:tc>
      </w:tr>
      <w:tr w:rsidR="00440F61" w:rsidRPr="00440F61" w14:paraId="55EA8E20" w14:textId="77777777" w:rsidTr="00440F61">
        <w:trPr>
          <w:trHeight w:val="315"/>
        </w:trPr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9FC4B" w14:textId="7C6D13DA" w:rsidR="00440F61" w:rsidRPr="00440F61" w:rsidRDefault="00440F61" w:rsidP="00440F61">
            <w:pPr>
              <w:spacing w:after="0" w:line="240" w:lineRule="auto"/>
              <w:rPr>
                <w:rFonts w:eastAsia="Times New Roman" w:cs="Arial"/>
                <w:b/>
                <w:bCs/>
                <w:lang w:eastAsia="en-IE"/>
              </w:rPr>
            </w:pPr>
            <w:r w:rsidRPr="00440F61">
              <w:rPr>
                <w:rFonts w:eastAsia="Times New Roman" w:cs="Arial"/>
                <w:b/>
                <w:bCs/>
                <w:lang w:eastAsia="en-IE"/>
              </w:rPr>
              <w:t>(% total)</w:t>
            </w:r>
          </w:p>
        </w:tc>
        <w:tc>
          <w:tcPr>
            <w:tcW w:w="10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2D0B5F8" w14:textId="77777777" w:rsidR="00440F61" w:rsidRPr="000F2A02" w:rsidRDefault="00AA33D3" w:rsidP="00440F6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lang w:eastAsia="en-IE"/>
              </w:rPr>
            </w:pPr>
            <w:r w:rsidRPr="000F2A02">
              <w:rPr>
                <w:rFonts w:eastAsia="Times New Roman" w:cs="Times New Roman"/>
                <w:b/>
                <w:bCs/>
                <w:lang w:eastAsia="en-IE"/>
              </w:rPr>
              <w:t>Grain</w:t>
            </w:r>
          </w:p>
        </w:tc>
        <w:tc>
          <w:tcPr>
            <w:tcW w:w="10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BE1B413" w14:textId="1687F8C7" w:rsidR="00440F61" w:rsidRPr="000F2A02" w:rsidRDefault="000F2A02" w:rsidP="00440F6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lang w:eastAsia="en-IE"/>
              </w:rPr>
            </w:pPr>
            <w:r w:rsidRPr="000F2A02"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  <w:t>Silage + grain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lang w:eastAsia="en-IE"/>
              </w:rPr>
              <w:t xml:space="preserve"> </w:t>
            </w:r>
          </w:p>
        </w:tc>
        <w:tc>
          <w:tcPr>
            <w:tcW w:w="11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CC61397" w14:textId="795FBAB0" w:rsidR="00440F61" w:rsidRPr="000F2A02" w:rsidRDefault="00440F61" w:rsidP="00440F6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lang w:eastAsia="en-IE"/>
              </w:rPr>
            </w:pPr>
            <w:r w:rsidRPr="000F2A02">
              <w:rPr>
                <w:rFonts w:eastAsia="Times New Roman" w:cs="Times New Roman"/>
                <w:b/>
                <w:bCs/>
                <w:lang w:eastAsia="en-IE"/>
              </w:rPr>
              <w:t>Forage</w:t>
            </w:r>
            <w:r w:rsidR="000F2A02">
              <w:rPr>
                <w:rFonts w:eastAsia="Times New Roman" w:cs="Times New Roman"/>
                <w:b/>
                <w:bCs/>
                <w:lang w:eastAsia="en-IE"/>
              </w:rPr>
              <w:t xml:space="preserve"> </w:t>
            </w:r>
          </w:p>
        </w:tc>
      </w:tr>
      <w:tr w:rsidR="00440F61" w:rsidRPr="00440F61" w14:paraId="54F41A50" w14:textId="77777777" w:rsidTr="00440F61">
        <w:trPr>
          <w:trHeight w:val="315"/>
        </w:trPr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B4EA6" w14:textId="77777777" w:rsidR="00440F61" w:rsidRPr="00440F61" w:rsidRDefault="00440F61" w:rsidP="00440F61">
            <w:pPr>
              <w:spacing w:after="0" w:line="240" w:lineRule="auto"/>
              <w:rPr>
                <w:rFonts w:eastAsia="Times New Roman" w:cs="Arial"/>
                <w:lang w:eastAsia="en-IE"/>
              </w:rPr>
            </w:pPr>
            <w:r w:rsidRPr="00440F61">
              <w:rPr>
                <w:rFonts w:eastAsia="Times New Roman" w:cs="Arial"/>
                <w:lang w:eastAsia="en-IE"/>
              </w:rPr>
              <w:t>Methane</w:t>
            </w:r>
          </w:p>
        </w:tc>
        <w:tc>
          <w:tcPr>
            <w:tcW w:w="10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4F4CC" w14:textId="77777777" w:rsidR="00440F61" w:rsidRPr="00440F61" w:rsidRDefault="00440F61" w:rsidP="00440F61">
            <w:pPr>
              <w:spacing w:after="0" w:line="240" w:lineRule="auto"/>
              <w:jc w:val="center"/>
              <w:rPr>
                <w:rFonts w:eastAsia="Times New Roman" w:cs="Arial"/>
                <w:lang w:eastAsia="en-IE"/>
              </w:rPr>
            </w:pPr>
            <w:r w:rsidRPr="00440F61">
              <w:rPr>
                <w:rFonts w:eastAsia="Times New Roman" w:cs="Arial"/>
                <w:lang w:eastAsia="en-IE"/>
              </w:rPr>
              <w:t>62%</w:t>
            </w:r>
          </w:p>
        </w:tc>
        <w:tc>
          <w:tcPr>
            <w:tcW w:w="10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FFC52" w14:textId="77777777" w:rsidR="00440F61" w:rsidRPr="00440F61" w:rsidRDefault="00440F61" w:rsidP="00440F61">
            <w:pPr>
              <w:spacing w:after="0" w:line="240" w:lineRule="auto"/>
              <w:jc w:val="center"/>
              <w:rPr>
                <w:rFonts w:eastAsia="Times New Roman" w:cs="Arial"/>
                <w:lang w:eastAsia="en-IE"/>
              </w:rPr>
            </w:pPr>
            <w:r w:rsidRPr="00440F61">
              <w:rPr>
                <w:rFonts w:eastAsia="Times New Roman" w:cs="Arial"/>
                <w:lang w:eastAsia="en-IE"/>
              </w:rPr>
              <w:t>66%</w:t>
            </w:r>
          </w:p>
        </w:tc>
        <w:tc>
          <w:tcPr>
            <w:tcW w:w="11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F90D6" w14:textId="77777777" w:rsidR="00440F61" w:rsidRPr="00440F61" w:rsidRDefault="00440F61" w:rsidP="00440F61">
            <w:pPr>
              <w:spacing w:after="0" w:line="240" w:lineRule="auto"/>
              <w:jc w:val="center"/>
              <w:rPr>
                <w:rFonts w:eastAsia="Times New Roman" w:cs="Arial"/>
                <w:lang w:eastAsia="en-IE"/>
              </w:rPr>
            </w:pPr>
            <w:r w:rsidRPr="00440F61">
              <w:rPr>
                <w:rFonts w:eastAsia="Times New Roman" w:cs="Arial"/>
                <w:lang w:eastAsia="en-IE"/>
              </w:rPr>
              <w:t>69%</w:t>
            </w:r>
          </w:p>
        </w:tc>
      </w:tr>
      <w:tr w:rsidR="00440F61" w:rsidRPr="00440F61" w14:paraId="22227F7D" w14:textId="77777777" w:rsidTr="00440F61">
        <w:trPr>
          <w:trHeight w:val="315"/>
        </w:trPr>
        <w:tc>
          <w:tcPr>
            <w:tcW w:w="17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24E39" w14:textId="77777777" w:rsidR="00440F61" w:rsidRPr="00440F61" w:rsidRDefault="00440F61" w:rsidP="00440F61">
            <w:pPr>
              <w:spacing w:after="0" w:line="240" w:lineRule="auto"/>
              <w:rPr>
                <w:rFonts w:eastAsia="Times New Roman" w:cs="Arial"/>
                <w:lang w:eastAsia="en-IE"/>
              </w:rPr>
            </w:pPr>
            <w:r w:rsidRPr="00440F61">
              <w:rPr>
                <w:rFonts w:eastAsia="Times New Roman" w:cs="Arial"/>
                <w:lang w:eastAsia="en-IE"/>
              </w:rPr>
              <w:t>Nitrous oxide</w:t>
            </w:r>
          </w:p>
        </w:tc>
        <w:tc>
          <w:tcPr>
            <w:tcW w:w="10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FAE68" w14:textId="77777777" w:rsidR="00440F61" w:rsidRPr="00440F61" w:rsidRDefault="00440F61" w:rsidP="00440F61">
            <w:pPr>
              <w:spacing w:after="0" w:line="240" w:lineRule="auto"/>
              <w:jc w:val="center"/>
              <w:rPr>
                <w:rFonts w:eastAsia="Times New Roman" w:cs="Arial"/>
                <w:lang w:eastAsia="en-IE"/>
              </w:rPr>
            </w:pPr>
            <w:r w:rsidRPr="00440F61">
              <w:rPr>
                <w:rFonts w:eastAsia="Times New Roman" w:cs="Arial"/>
                <w:lang w:eastAsia="en-IE"/>
              </w:rPr>
              <w:t>14%</w:t>
            </w:r>
          </w:p>
        </w:tc>
        <w:tc>
          <w:tcPr>
            <w:tcW w:w="10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2B37C" w14:textId="77777777" w:rsidR="00440F61" w:rsidRPr="00440F61" w:rsidRDefault="00440F61" w:rsidP="00440F61">
            <w:pPr>
              <w:spacing w:after="0" w:line="240" w:lineRule="auto"/>
              <w:jc w:val="center"/>
              <w:rPr>
                <w:rFonts w:eastAsia="Times New Roman" w:cs="Arial"/>
                <w:lang w:eastAsia="en-IE"/>
              </w:rPr>
            </w:pPr>
            <w:r w:rsidRPr="00440F61">
              <w:rPr>
                <w:rFonts w:eastAsia="Times New Roman" w:cs="Arial"/>
                <w:lang w:eastAsia="en-IE"/>
              </w:rPr>
              <w:t>17%</w:t>
            </w:r>
          </w:p>
        </w:tc>
        <w:tc>
          <w:tcPr>
            <w:tcW w:w="11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C5E81" w14:textId="77777777" w:rsidR="00440F61" w:rsidRPr="00440F61" w:rsidRDefault="00440F61" w:rsidP="00440F61">
            <w:pPr>
              <w:spacing w:after="0" w:line="240" w:lineRule="auto"/>
              <w:jc w:val="center"/>
              <w:rPr>
                <w:rFonts w:eastAsia="Times New Roman" w:cs="Arial"/>
                <w:lang w:eastAsia="en-IE"/>
              </w:rPr>
            </w:pPr>
            <w:r w:rsidRPr="00440F61">
              <w:rPr>
                <w:rFonts w:eastAsia="Times New Roman" w:cs="Arial"/>
                <w:lang w:eastAsia="en-IE"/>
              </w:rPr>
              <w:t>22%</w:t>
            </w:r>
          </w:p>
        </w:tc>
      </w:tr>
      <w:tr w:rsidR="00440F61" w:rsidRPr="00440F61" w14:paraId="7D0979F5" w14:textId="77777777" w:rsidTr="00440F61">
        <w:trPr>
          <w:trHeight w:val="315"/>
        </w:trPr>
        <w:tc>
          <w:tcPr>
            <w:tcW w:w="179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81A55F" w14:textId="77777777" w:rsidR="00440F61" w:rsidRPr="00440F61" w:rsidRDefault="00440F61" w:rsidP="00440F61">
            <w:pPr>
              <w:spacing w:after="0" w:line="240" w:lineRule="auto"/>
              <w:rPr>
                <w:rFonts w:eastAsia="Times New Roman" w:cs="Arial"/>
                <w:lang w:eastAsia="en-IE"/>
              </w:rPr>
            </w:pPr>
            <w:r w:rsidRPr="00440F61">
              <w:rPr>
                <w:rFonts w:eastAsia="Times New Roman" w:cs="Arial"/>
                <w:lang w:eastAsia="en-IE"/>
              </w:rPr>
              <w:t>Carbon dioxide</w:t>
            </w:r>
          </w:p>
        </w:tc>
        <w:tc>
          <w:tcPr>
            <w:tcW w:w="109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B1E184" w14:textId="77777777" w:rsidR="00440F61" w:rsidRPr="00440F61" w:rsidRDefault="00440F61" w:rsidP="00440F61">
            <w:pPr>
              <w:spacing w:after="0" w:line="240" w:lineRule="auto"/>
              <w:jc w:val="center"/>
              <w:rPr>
                <w:rFonts w:eastAsia="Times New Roman" w:cs="Arial"/>
                <w:lang w:eastAsia="en-IE"/>
              </w:rPr>
            </w:pPr>
            <w:r w:rsidRPr="00440F61">
              <w:rPr>
                <w:rFonts w:eastAsia="Times New Roman" w:cs="Arial"/>
                <w:lang w:eastAsia="en-IE"/>
              </w:rPr>
              <w:t>25%</w:t>
            </w:r>
          </w:p>
        </w:tc>
        <w:tc>
          <w:tcPr>
            <w:tcW w:w="10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253AAD" w14:textId="77777777" w:rsidR="00440F61" w:rsidRPr="00440F61" w:rsidRDefault="00440F61" w:rsidP="00440F61">
            <w:pPr>
              <w:spacing w:after="0" w:line="240" w:lineRule="auto"/>
              <w:jc w:val="center"/>
              <w:rPr>
                <w:rFonts w:eastAsia="Times New Roman" w:cs="Arial"/>
                <w:lang w:eastAsia="en-IE"/>
              </w:rPr>
            </w:pPr>
            <w:r w:rsidRPr="00440F61">
              <w:rPr>
                <w:rFonts w:eastAsia="Times New Roman" w:cs="Arial"/>
                <w:lang w:eastAsia="en-IE"/>
              </w:rPr>
              <w:t>17%</w:t>
            </w:r>
          </w:p>
        </w:tc>
        <w:tc>
          <w:tcPr>
            <w:tcW w:w="110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48E1C0" w14:textId="77777777" w:rsidR="00440F61" w:rsidRPr="00440F61" w:rsidRDefault="00440F61" w:rsidP="00440F61">
            <w:pPr>
              <w:spacing w:after="0" w:line="240" w:lineRule="auto"/>
              <w:jc w:val="center"/>
              <w:rPr>
                <w:rFonts w:eastAsia="Times New Roman" w:cs="Arial"/>
                <w:lang w:eastAsia="en-IE"/>
              </w:rPr>
            </w:pPr>
            <w:r w:rsidRPr="00440F61">
              <w:rPr>
                <w:rFonts w:eastAsia="Times New Roman" w:cs="Arial"/>
                <w:lang w:eastAsia="en-IE"/>
              </w:rPr>
              <w:t>10%</w:t>
            </w:r>
          </w:p>
        </w:tc>
      </w:tr>
      <w:tr w:rsidR="00440F61" w:rsidRPr="00440F61" w14:paraId="4F07BF84" w14:textId="77777777" w:rsidTr="00440F61">
        <w:trPr>
          <w:trHeight w:val="315"/>
        </w:trPr>
        <w:tc>
          <w:tcPr>
            <w:tcW w:w="5000" w:type="pct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F98ABE7" w14:textId="170C33FA" w:rsidR="00440F61" w:rsidRPr="00440F61" w:rsidRDefault="00440F61" w:rsidP="00440F61">
            <w:pPr>
              <w:spacing w:after="0" w:line="240" w:lineRule="auto"/>
              <w:rPr>
                <w:rFonts w:eastAsia="Times New Roman" w:cs="Times New Roman"/>
                <w:lang w:eastAsia="en-IE"/>
              </w:rPr>
            </w:pPr>
            <w:r w:rsidRPr="00440F61">
              <w:rPr>
                <w:rFonts w:eastAsia="Times New Roman" w:cs="Times New Roman"/>
                <w:vertAlign w:val="superscript"/>
                <w:lang w:eastAsia="en-IE"/>
              </w:rPr>
              <w:t>1</w:t>
            </w:r>
            <w:r w:rsidR="001A4843">
              <w:t>F</w:t>
            </w:r>
            <w:r w:rsidR="001A4843" w:rsidRPr="001A4843">
              <w:rPr>
                <w:rFonts w:eastAsia="Times New Roman" w:cs="Times New Roman"/>
                <w:lang w:eastAsia="en-IE"/>
              </w:rPr>
              <w:t xml:space="preserve">rom the point of purchase (8 month weanling) through to slaughter, corresponding to a duration of 382, 459 and 572 days for Grain, Silage + grain and Forage, respectively </w:t>
            </w:r>
            <w:r w:rsidRPr="00440F61">
              <w:rPr>
                <w:rFonts w:eastAsia="Times New Roman" w:cs="Times New Roman"/>
                <w:lang w:eastAsia="en-IE"/>
              </w:rPr>
              <w:t>(assumes 200 animals per production system)</w:t>
            </w:r>
          </w:p>
        </w:tc>
      </w:tr>
    </w:tbl>
    <w:p w14:paraId="149E2D68" w14:textId="55B09A79" w:rsidR="00C85BBC" w:rsidRDefault="00C85BBC" w:rsidP="00D824EE"/>
    <w:sectPr w:rsidR="00C85BB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activeWritingStyle w:appName="MSWord" w:lang="fr-FR" w:vendorID="64" w:dllVersion="131078" w:nlCheck="1" w:checkStyle="0"/>
  <w:activeWritingStyle w:appName="MSWord" w:lang="en-IE" w:vendorID="64" w:dllVersion="131078" w:nlCheck="1" w:checkStyle="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F21B8"/>
    <w:rsid w:val="00000C6F"/>
    <w:rsid w:val="00053420"/>
    <w:rsid w:val="00075DBD"/>
    <w:rsid w:val="000904CE"/>
    <w:rsid w:val="000A361D"/>
    <w:rsid w:val="000F2A02"/>
    <w:rsid w:val="001220FC"/>
    <w:rsid w:val="0019741F"/>
    <w:rsid w:val="001A4843"/>
    <w:rsid w:val="001B1D46"/>
    <w:rsid w:val="00211669"/>
    <w:rsid w:val="002578FB"/>
    <w:rsid w:val="002E6AB8"/>
    <w:rsid w:val="003465A5"/>
    <w:rsid w:val="004151E6"/>
    <w:rsid w:val="00440F61"/>
    <w:rsid w:val="00455676"/>
    <w:rsid w:val="00477CBF"/>
    <w:rsid w:val="0049210D"/>
    <w:rsid w:val="00596700"/>
    <w:rsid w:val="005D0BCE"/>
    <w:rsid w:val="005F21B8"/>
    <w:rsid w:val="00653DD1"/>
    <w:rsid w:val="00667244"/>
    <w:rsid w:val="006F1215"/>
    <w:rsid w:val="007638B2"/>
    <w:rsid w:val="007913B7"/>
    <w:rsid w:val="007C31A0"/>
    <w:rsid w:val="007E061F"/>
    <w:rsid w:val="00882287"/>
    <w:rsid w:val="008B5B4C"/>
    <w:rsid w:val="00930DD6"/>
    <w:rsid w:val="00997B73"/>
    <w:rsid w:val="009D386F"/>
    <w:rsid w:val="00A63359"/>
    <w:rsid w:val="00AA33D3"/>
    <w:rsid w:val="00B37040"/>
    <w:rsid w:val="00B6794F"/>
    <w:rsid w:val="00C33AB6"/>
    <w:rsid w:val="00C85BBC"/>
    <w:rsid w:val="00C91340"/>
    <w:rsid w:val="00D552A2"/>
    <w:rsid w:val="00D63F1F"/>
    <w:rsid w:val="00D74CD8"/>
    <w:rsid w:val="00D824EE"/>
    <w:rsid w:val="00D97583"/>
    <w:rsid w:val="00DB3580"/>
    <w:rsid w:val="00DC637E"/>
    <w:rsid w:val="00DE1A9A"/>
    <w:rsid w:val="00DE33FC"/>
    <w:rsid w:val="00DF44BF"/>
    <w:rsid w:val="00F3586E"/>
    <w:rsid w:val="00F546AD"/>
    <w:rsid w:val="00F621C0"/>
    <w:rsid w:val="00FD01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2C7563"/>
  <w15:chartTrackingRefBased/>
  <w15:docId w15:val="{CDB0D879-FD6E-41BB-8028-D73D75DA2B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8B5B4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B5B4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B5B4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5B4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5B4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B5B4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5B4C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818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88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99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3" Type="http://schemas.openxmlformats.org/officeDocument/2006/relationships/settings" Target="settings.xml"/><Relationship Id="rId7" Type="http://schemas.openxmlformats.org/officeDocument/2006/relationships/image" Target="media/image2.em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5" Type="http://schemas.openxmlformats.org/officeDocument/2006/relationships/chart" Target="charts/chart1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5" Type="http://schemas.openxmlformats.org/officeDocument/2006/relationships/chartUserShapes" Target="../drawings/drawing1.xml"/><Relationship Id="rId4" Type="http://schemas.openxmlformats.org/officeDocument/2006/relationships/package" Target="../embeddings/Microsoft_Excel_Worksheet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1357771111185488"/>
          <c:y val="5.1020818100740002E-2"/>
          <c:w val="0.83653265172026858"/>
          <c:h val="0.70649845257547383"/>
        </c:manualLayout>
      </c:layout>
      <c:scatterChart>
        <c:scatterStyle val="lineMarker"/>
        <c:varyColors val="0"/>
        <c:ser>
          <c:idx val="0"/>
          <c:order val="0"/>
          <c:tx>
            <c:strRef>
              <c:f>graphed!$AN$55</c:f>
              <c:strCache>
                <c:ptCount val="1"/>
                <c:pt idx="0">
                  <c:v>Conventional</c:v>
                </c:pt>
              </c:strCache>
            </c:strRef>
          </c:tx>
          <c:spPr>
            <a:ln w="19050" cap="rnd">
              <a:solidFill>
                <a:sysClr val="windowText" lastClr="000000"/>
              </a:solidFill>
              <a:prstDash val="dash"/>
              <a:round/>
            </a:ln>
            <a:effectLst/>
          </c:spPr>
          <c:marker>
            <c:symbol val="triangle"/>
            <c:size val="5"/>
            <c:spPr>
              <a:solidFill>
                <a:schemeClr val="tx1"/>
              </a:solidFill>
              <a:ln w="9525">
                <a:solidFill>
                  <a:sysClr val="windowText" lastClr="000000"/>
                </a:solidFill>
              </a:ln>
              <a:effectLst/>
            </c:spPr>
          </c:marker>
          <c:errBars>
            <c:errDir val="y"/>
            <c:errBarType val="both"/>
            <c:errValType val="fixedVal"/>
            <c:noEndCap val="0"/>
            <c:val val="0.16000000000000003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x"/>
            <c:errBarType val="both"/>
            <c:errValType val="fixedVal"/>
            <c:noEndCap val="0"/>
            <c:val val="1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xVal>
            <c:numRef>
              <c:f>graphed!$AO$54:$AU$54</c:f>
              <c:numCache>
                <c:formatCode>General</c:formatCode>
                <c:ptCount val="7"/>
                <c:pt idx="0">
                  <c:v>0</c:v>
                </c:pt>
                <c:pt idx="1">
                  <c:v>148</c:v>
                </c:pt>
                <c:pt idx="2">
                  <c:v>271</c:v>
                </c:pt>
                <c:pt idx="3">
                  <c:v>344</c:v>
                </c:pt>
                <c:pt idx="4">
                  <c:v>391</c:v>
                </c:pt>
                <c:pt idx="5">
                  <c:v>468</c:v>
                </c:pt>
                <c:pt idx="6">
                  <c:v>581</c:v>
                </c:pt>
              </c:numCache>
            </c:numRef>
          </c:xVal>
          <c:yVal>
            <c:numRef>
              <c:f>graphed!$AO$55:$AU$55</c:f>
              <c:numCache>
                <c:formatCode>0.00</c:formatCode>
                <c:ptCount val="7"/>
                <c:pt idx="1">
                  <c:v>1.9893981481481475</c:v>
                </c:pt>
                <c:pt idx="2">
                  <c:v>2.1335956790123456</c:v>
                </c:pt>
                <c:pt idx="3">
                  <c:v>2.6122067901234565</c:v>
                </c:pt>
                <c:pt idx="4">
                  <c:v>2.96</c:v>
                </c:pt>
                <c:pt idx="5">
                  <c:v>3.995679012345678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2303-4070-AB40-911F29F190FD}"/>
            </c:ext>
          </c:extLst>
        </c:ser>
        <c:ser>
          <c:idx val="1"/>
          <c:order val="1"/>
          <c:tx>
            <c:strRef>
              <c:f>graphed!$AN$56</c:f>
              <c:strCache>
                <c:ptCount val="1"/>
                <c:pt idx="0">
                  <c:v>Intensive</c:v>
                </c:pt>
              </c:strCache>
            </c:strRef>
          </c:tx>
          <c:spPr>
            <a:ln w="19050" cap="rnd">
              <a:solidFill>
                <a:sysClr val="windowText" lastClr="000000"/>
              </a:solidFill>
              <a:prstDash val="sysDot"/>
              <a:round/>
            </a:ln>
            <a:effectLst/>
          </c:spPr>
          <c:marker>
            <c:symbol val="square"/>
            <c:size val="5"/>
            <c:spPr>
              <a:solidFill>
                <a:schemeClr val="tx1"/>
              </a:solidFill>
              <a:ln w="9525">
                <a:solidFill>
                  <a:sysClr val="windowText" lastClr="000000"/>
                </a:solidFill>
              </a:ln>
              <a:effectLst/>
            </c:spPr>
          </c:marker>
          <c:errBars>
            <c:errDir val="y"/>
            <c:errBarType val="both"/>
            <c:errValType val="fixedVal"/>
            <c:noEndCap val="0"/>
            <c:val val="0.16000000000000003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x"/>
            <c:errBarType val="both"/>
            <c:errValType val="fixedVal"/>
            <c:noEndCap val="0"/>
            <c:val val="1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xVal>
            <c:numRef>
              <c:f>graphed!$AO$54:$AU$54</c:f>
              <c:numCache>
                <c:formatCode>General</c:formatCode>
                <c:ptCount val="7"/>
                <c:pt idx="0">
                  <c:v>0</c:v>
                </c:pt>
                <c:pt idx="1">
                  <c:v>148</c:v>
                </c:pt>
                <c:pt idx="2">
                  <c:v>271</c:v>
                </c:pt>
                <c:pt idx="3">
                  <c:v>344</c:v>
                </c:pt>
                <c:pt idx="4">
                  <c:v>391</c:v>
                </c:pt>
                <c:pt idx="5">
                  <c:v>468</c:v>
                </c:pt>
                <c:pt idx="6">
                  <c:v>581</c:v>
                </c:pt>
              </c:numCache>
            </c:numRef>
          </c:xVal>
          <c:yVal>
            <c:numRef>
              <c:f>graphed!$AO$56:$AU$56</c:f>
              <c:numCache>
                <c:formatCode>0.00</c:formatCode>
                <c:ptCount val="7"/>
                <c:pt idx="1">
                  <c:v>2.2335784313725493</c:v>
                </c:pt>
                <c:pt idx="2">
                  <c:v>2.389444444444444</c:v>
                </c:pt>
                <c:pt idx="3">
                  <c:v>4.5765359477124177</c:v>
                </c:pt>
                <c:pt idx="4">
                  <c:v>4.957973856209150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2303-4070-AB40-911F29F190FD}"/>
            </c:ext>
          </c:extLst>
        </c:ser>
        <c:ser>
          <c:idx val="2"/>
          <c:order val="2"/>
          <c:tx>
            <c:strRef>
              <c:f>graphed!$AN$57</c:f>
              <c:strCache>
                <c:ptCount val="1"/>
                <c:pt idx="0">
                  <c:v>Extensive</c:v>
                </c:pt>
              </c:strCache>
            </c:strRef>
          </c:tx>
          <c:spPr>
            <a:ln w="19050" cap="rnd">
              <a:solidFill>
                <a:sysClr val="windowText" lastClr="000000"/>
              </a:solidFill>
              <a:prstDash val="lgDash"/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solidFill>
                  <a:sysClr val="windowText" lastClr="000000"/>
                </a:solidFill>
              </a:ln>
              <a:effectLst/>
            </c:spPr>
          </c:marker>
          <c:errBars>
            <c:errDir val="y"/>
            <c:errBarType val="both"/>
            <c:errValType val="fixedVal"/>
            <c:noEndCap val="0"/>
            <c:val val="0.16000000000000003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x"/>
            <c:errBarType val="both"/>
            <c:errValType val="fixedVal"/>
            <c:noEndCap val="0"/>
            <c:val val="1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xVal>
            <c:numRef>
              <c:f>graphed!$AO$54:$AU$54</c:f>
              <c:numCache>
                <c:formatCode>General</c:formatCode>
                <c:ptCount val="7"/>
                <c:pt idx="0">
                  <c:v>0</c:v>
                </c:pt>
                <c:pt idx="1">
                  <c:v>148</c:v>
                </c:pt>
                <c:pt idx="2">
                  <c:v>271</c:v>
                </c:pt>
                <c:pt idx="3">
                  <c:v>344</c:v>
                </c:pt>
                <c:pt idx="4">
                  <c:v>391</c:v>
                </c:pt>
                <c:pt idx="5">
                  <c:v>468</c:v>
                </c:pt>
                <c:pt idx="6">
                  <c:v>581</c:v>
                </c:pt>
              </c:numCache>
            </c:numRef>
          </c:xVal>
          <c:yVal>
            <c:numRef>
              <c:f>graphed!$AO$57:$AU$57</c:f>
              <c:numCache>
                <c:formatCode>0.00</c:formatCode>
                <c:ptCount val="7"/>
                <c:pt idx="1">
                  <c:v>1.743709150326797</c:v>
                </c:pt>
                <c:pt idx="2">
                  <c:v>2.077647058823529</c:v>
                </c:pt>
                <c:pt idx="3">
                  <c:v>2.4594444444444443</c:v>
                </c:pt>
                <c:pt idx="4">
                  <c:v>2.66</c:v>
                </c:pt>
                <c:pt idx="5">
                  <c:v>2.9803986928104571</c:v>
                </c:pt>
                <c:pt idx="6">
                  <c:v>3.863218954248365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2303-4070-AB40-911F29F190F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51760496"/>
        <c:axId val="451767152"/>
      </c:scatterChart>
      <c:valAx>
        <c:axId val="451760496"/>
        <c:scaling>
          <c:orientation val="minMax"/>
          <c:max val="600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E">
                    <a:solidFill>
                      <a:sysClr val="windowText" lastClr="000000"/>
                    </a:solidFill>
                  </a:rPr>
                  <a:t>Time from 22 November 2017 (days)</a:t>
                </a:r>
              </a:p>
            </c:rich>
          </c:tx>
          <c:layout/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51767152"/>
        <c:crosses val="autoZero"/>
        <c:crossBetween val="midCat"/>
      </c:valAx>
      <c:valAx>
        <c:axId val="45176715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E">
                    <a:solidFill>
                      <a:sysClr val="windowText" lastClr="000000"/>
                    </a:solidFill>
                  </a:rPr>
                  <a:t>Fat depth (mm)</a:t>
                </a:r>
              </a:p>
            </c:rich>
          </c:tx>
          <c:layout/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0.00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51760496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  <c:userShapes r:id="rId5"/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31675</cdr:x>
      <cdr:y>0.04516</cdr:y>
    </cdr:from>
    <cdr:to>
      <cdr:x>0.31833</cdr:x>
      <cdr:y>0.75852</cdr:y>
    </cdr:to>
    <cdr:cxnSp macro="">
      <cdr:nvCxnSpPr>
        <cdr:cNvPr id="3" name="Straight Connector 2"/>
        <cdr:cNvCxnSpPr/>
      </cdr:nvCxnSpPr>
      <cdr:spPr>
        <a:xfrm xmlns:a="http://schemas.openxmlformats.org/drawingml/2006/main">
          <a:off x="1810207" y="123628"/>
          <a:ext cx="9068" cy="1952822"/>
        </a:xfrm>
        <a:prstGeom xmlns:a="http://schemas.openxmlformats.org/drawingml/2006/main" prst="line">
          <a:avLst/>
        </a:prstGeom>
        <a:ln xmlns:a="http://schemas.openxmlformats.org/drawingml/2006/main" w="9525" cap="flat" cmpd="sng" algn="ctr">
          <a:solidFill>
            <a:schemeClr val="dk1"/>
          </a:solidFill>
          <a:prstDash val="dash"/>
          <a:round/>
          <a:headEnd type="none" w="med" len="med"/>
          <a:tailEnd type="none" w="med" len="med"/>
        </a:ln>
      </cdr:spPr>
      <cdr:style>
        <a:lnRef xmlns:a="http://schemas.openxmlformats.org/drawingml/2006/main" idx="0">
          <a:scrgbClr r="0" g="0" b="0"/>
        </a:lnRef>
        <a:fillRef xmlns:a="http://schemas.openxmlformats.org/drawingml/2006/main" idx="0">
          <a:scrgbClr r="0" g="0" b="0"/>
        </a:fillRef>
        <a:effectRef xmlns:a="http://schemas.openxmlformats.org/drawingml/2006/main" idx="0">
          <a:scrgbClr r="0" g="0" b="0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59167</cdr:x>
      <cdr:y>0.44885</cdr:y>
    </cdr:from>
    <cdr:to>
      <cdr:x>0.59333</cdr:x>
      <cdr:y>0.75853</cdr:y>
    </cdr:to>
    <cdr:cxnSp macro="">
      <cdr:nvCxnSpPr>
        <cdr:cNvPr id="7" name="Straight Connector 6"/>
        <cdr:cNvCxnSpPr/>
      </cdr:nvCxnSpPr>
      <cdr:spPr>
        <a:xfrm xmlns:a="http://schemas.openxmlformats.org/drawingml/2006/main" flipV="1">
          <a:off x="3381376" y="1228725"/>
          <a:ext cx="9524" cy="847726"/>
        </a:xfrm>
        <a:prstGeom xmlns:a="http://schemas.openxmlformats.org/drawingml/2006/main" prst="line">
          <a:avLst/>
        </a:prstGeom>
        <a:ln xmlns:a="http://schemas.openxmlformats.org/drawingml/2006/main" w="9525" cap="flat" cmpd="sng" algn="ctr">
          <a:solidFill>
            <a:schemeClr val="dk1"/>
          </a:solidFill>
          <a:prstDash val="dash"/>
          <a:round/>
          <a:headEnd type="none" w="med" len="med"/>
          <a:tailEnd type="none" w="med" len="med"/>
        </a:ln>
      </cdr:spPr>
      <cdr:style>
        <a:lnRef xmlns:a="http://schemas.openxmlformats.org/drawingml/2006/main" idx="0">
          <a:scrgbClr r="0" g="0" b="0"/>
        </a:lnRef>
        <a:fillRef xmlns:a="http://schemas.openxmlformats.org/drawingml/2006/main" idx="0">
          <a:scrgbClr r="0" g="0" b="0"/>
        </a:fillRef>
        <a:effectRef xmlns:a="http://schemas.openxmlformats.org/drawingml/2006/main" idx="0">
          <a:scrgbClr r="0" g="0" b="0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77131</cdr:x>
      <cdr:y>0.04733</cdr:y>
    </cdr:from>
    <cdr:to>
      <cdr:x>0.775</cdr:x>
      <cdr:y>0.75852</cdr:y>
    </cdr:to>
    <cdr:cxnSp macro="">
      <cdr:nvCxnSpPr>
        <cdr:cNvPr id="10" name="Straight Connector 9"/>
        <cdr:cNvCxnSpPr/>
      </cdr:nvCxnSpPr>
      <cdr:spPr>
        <a:xfrm xmlns:a="http://schemas.openxmlformats.org/drawingml/2006/main">
          <a:off x="4408018" y="129568"/>
          <a:ext cx="21107" cy="1946882"/>
        </a:xfrm>
        <a:prstGeom xmlns:a="http://schemas.openxmlformats.org/drawingml/2006/main" prst="line">
          <a:avLst/>
        </a:prstGeom>
        <a:ln xmlns:a="http://schemas.openxmlformats.org/drawingml/2006/main" w="9525" cap="flat" cmpd="sng" algn="ctr">
          <a:solidFill>
            <a:schemeClr val="dk1"/>
          </a:solidFill>
          <a:prstDash val="dash"/>
          <a:round/>
          <a:headEnd type="none" w="med" len="med"/>
          <a:tailEnd type="none" w="med" len="med"/>
        </a:ln>
      </cdr:spPr>
      <cdr:style>
        <a:lnRef xmlns:a="http://schemas.openxmlformats.org/drawingml/2006/main" idx="0">
          <a:scrgbClr r="0" g="0" b="0"/>
        </a:lnRef>
        <a:fillRef xmlns:a="http://schemas.openxmlformats.org/drawingml/2006/main" idx="0">
          <a:scrgbClr r="0" g="0" b="0"/>
        </a:fillRef>
        <a:effectRef xmlns:a="http://schemas.openxmlformats.org/drawingml/2006/main" idx="0">
          <a:scrgbClr r="0" g="0" b="0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10491</cdr:x>
      <cdr:y>0.5714</cdr:y>
    </cdr:from>
    <cdr:to>
      <cdr:x>0.305</cdr:x>
      <cdr:y>0.74534</cdr:y>
    </cdr:to>
    <cdr:sp macro="" textlink="">
      <cdr:nvSpPr>
        <cdr:cNvPr id="11" name="TextBox 10"/>
        <cdr:cNvSpPr txBox="1"/>
      </cdr:nvSpPr>
      <cdr:spPr>
        <a:xfrm xmlns:a="http://schemas.openxmlformats.org/drawingml/2006/main">
          <a:off x="599560" y="1564200"/>
          <a:ext cx="1143515" cy="47615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IE" sz="1000" u="sng"/>
            <a:t>First indoor winter</a:t>
          </a:r>
        </a:p>
      </cdr:txBody>
    </cdr:sp>
  </cdr:relSizeAnchor>
  <cdr:relSizeAnchor xmlns:cdr="http://schemas.openxmlformats.org/drawingml/2006/chartDrawing">
    <cdr:from>
      <cdr:x>0.33654</cdr:x>
      <cdr:y>0.57219</cdr:y>
    </cdr:from>
    <cdr:to>
      <cdr:x>0.57333</cdr:x>
      <cdr:y>0.70047</cdr:y>
    </cdr:to>
    <cdr:sp macro="" textlink="">
      <cdr:nvSpPr>
        <cdr:cNvPr id="12" name="TextBox 11"/>
        <cdr:cNvSpPr txBox="1"/>
      </cdr:nvSpPr>
      <cdr:spPr>
        <a:xfrm xmlns:a="http://schemas.openxmlformats.org/drawingml/2006/main">
          <a:off x="1923326" y="1566351"/>
          <a:ext cx="1353274" cy="35116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IE" sz="1000" u="sng"/>
            <a:t>Second grazing season</a:t>
          </a:r>
        </a:p>
      </cdr:txBody>
    </cdr:sp>
  </cdr:relSizeAnchor>
  <cdr:relSizeAnchor xmlns:cdr="http://schemas.openxmlformats.org/drawingml/2006/chartDrawing">
    <cdr:from>
      <cdr:x>0.59057</cdr:x>
      <cdr:y>0.51097</cdr:y>
    </cdr:from>
    <cdr:to>
      <cdr:x>0.77671</cdr:x>
      <cdr:y>0.68273</cdr:y>
    </cdr:to>
    <cdr:sp macro="" textlink="">
      <cdr:nvSpPr>
        <cdr:cNvPr id="13" name="TextBox 12"/>
        <cdr:cNvSpPr txBox="1"/>
      </cdr:nvSpPr>
      <cdr:spPr>
        <a:xfrm xmlns:a="http://schemas.openxmlformats.org/drawingml/2006/main">
          <a:off x="3375089" y="1398776"/>
          <a:ext cx="1063790" cy="47019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IE" sz="1000" u="sng"/>
            <a:t>Second indoor winter</a:t>
          </a:r>
        </a:p>
      </cdr:txBody>
    </cdr:sp>
  </cdr:relSizeAnchor>
  <cdr:relSizeAnchor xmlns:cdr="http://schemas.openxmlformats.org/drawingml/2006/chartDrawing">
    <cdr:from>
      <cdr:x>0.7611</cdr:x>
      <cdr:y>0.56925</cdr:y>
    </cdr:from>
    <cdr:to>
      <cdr:x>0.98443</cdr:x>
      <cdr:y>0.68198</cdr:y>
    </cdr:to>
    <cdr:sp macro="" textlink="">
      <cdr:nvSpPr>
        <cdr:cNvPr id="14" name="TextBox 13"/>
        <cdr:cNvSpPr txBox="1"/>
      </cdr:nvSpPr>
      <cdr:spPr>
        <a:xfrm xmlns:a="http://schemas.openxmlformats.org/drawingml/2006/main">
          <a:off x="4349694" y="1558305"/>
          <a:ext cx="1276351" cy="30859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IE" sz="1000" u="sng"/>
            <a:t>Third grazing season</a:t>
          </a:r>
        </a:p>
      </cdr:txBody>
    </cdr:sp>
  </cdr:relSizeAnchor>
  <cdr:relSizeAnchor xmlns:cdr="http://schemas.openxmlformats.org/drawingml/2006/chartDrawing">
    <cdr:from>
      <cdr:x>0.48835</cdr:x>
      <cdr:y>0.04938</cdr:y>
    </cdr:from>
    <cdr:to>
      <cdr:x>0.48987</cdr:x>
      <cdr:y>0.46608</cdr:y>
    </cdr:to>
    <cdr:cxnSp macro="">
      <cdr:nvCxnSpPr>
        <cdr:cNvPr id="16" name="Straight Connector 15"/>
        <cdr:cNvCxnSpPr/>
      </cdr:nvCxnSpPr>
      <cdr:spPr>
        <a:xfrm xmlns:a="http://schemas.openxmlformats.org/drawingml/2006/main" flipH="1" flipV="1">
          <a:off x="2790908" y="135173"/>
          <a:ext cx="8681" cy="1140716"/>
        </a:xfrm>
        <a:prstGeom xmlns:a="http://schemas.openxmlformats.org/drawingml/2006/main" prst="line">
          <a:avLst/>
        </a:prstGeom>
        <a:ln xmlns:a="http://schemas.openxmlformats.org/drawingml/2006/main" w="9525" cap="flat" cmpd="sng" algn="ctr">
          <a:solidFill>
            <a:schemeClr val="dk1"/>
          </a:solidFill>
          <a:prstDash val="dash"/>
          <a:round/>
          <a:headEnd type="none" w="med" len="med"/>
          <a:tailEnd type="none" w="med" len="med"/>
        </a:ln>
      </cdr:spPr>
      <cdr:style>
        <a:lnRef xmlns:a="http://schemas.openxmlformats.org/drawingml/2006/main" idx="0">
          <a:scrgbClr r="0" g="0" b="0"/>
        </a:lnRef>
        <a:fillRef xmlns:a="http://schemas.openxmlformats.org/drawingml/2006/main" idx="0">
          <a:scrgbClr r="0" g="0" b="0"/>
        </a:fillRef>
        <a:effectRef xmlns:a="http://schemas.openxmlformats.org/drawingml/2006/main" idx="0">
          <a:scrgbClr r="0" g="0" b="0"/>
        </a:effectRef>
        <a:fontRef xmlns:a="http://schemas.openxmlformats.org/drawingml/2006/main" idx="minor">
          <a:schemeClr val="tx1"/>
        </a:fontRef>
      </cdr:style>
    </cdr:cxn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EB6800-7713-446F-96F6-4D10B27147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5</Pages>
  <Words>1631</Words>
  <Characters>9299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agasc</Company>
  <LinksUpToDate>false</LinksUpToDate>
  <CharactersWithSpaces>109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Doyle</dc:creator>
  <cp:keywords/>
  <dc:description/>
  <cp:lastModifiedBy>Peter Doyle</cp:lastModifiedBy>
  <cp:revision>6</cp:revision>
  <dcterms:created xsi:type="dcterms:W3CDTF">2023-08-03T16:21:00Z</dcterms:created>
  <dcterms:modified xsi:type="dcterms:W3CDTF">2023-08-29T10:27:00Z</dcterms:modified>
</cp:coreProperties>
</file>